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58CFB" w14:textId="6E74B771" w:rsidR="000A4F46" w:rsidRPr="00FF7FEC" w:rsidRDefault="000A4F46" w:rsidP="000A4F46">
      <w:pPr>
        <w:pStyle w:val="Heading2"/>
        <w:spacing w:before="240"/>
        <w:rPr>
          <w:rFonts w:cstheme="majorHAnsi"/>
        </w:rPr>
      </w:pPr>
      <w:bookmarkStart w:id="0" w:name="_Toc111053439"/>
      <w:r w:rsidRPr="00FF7FEC">
        <w:rPr>
          <w:rFonts w:cstheme="majorHAnsi"/>
        </w:rPr>
        <w:t xml:space="preserve">Regional Implementation Support </w:t>
      </w:r>
      <w:bookmarkEnd w:id="0"/>
      <w:r w:rsidRPr="00FF7FEC">
        <w:rPr>
          <w:rFonts w:cstheme="majorHAnsi"/>
        </w:rPr>
        <w:t>Objectives &amp; Practice Outcomes</w:t>
      </w:r>
    </w:p>
    <w:p w14:paraId="78BE356C" w14:textId="4B873969" w:rsidR="000A4F46" w:rsidRPr="008565A6" w:rsidRDefault="000A4F46" w:rsidP="000A4F46">
      <w:r w:rsidRPr="008565A6">
        <w:t xml:space="preserve">ICTP implementation support, across all forms and activities, seeks to strengthen the </w:t>
      </w:r>
      <w:r w:rsidRPr="008565A6">
        <w:rPr>
          <w:bCs/>
        </w:rPr>
        <w:t>multilevel system of NC Triple P implementation—</w:t>
      </w:r>
      <w:r w:rsidRPr="008565A6">
        <w:t xml:space="preserve">from state to </w:t>
      </w:r>
      <w:r>
        <w:t xml:space="preserve">regions to </w:t>
      </w:r>
      <w:r w:rsidRPr="008565A6">
        <w:t>communities to agencies to practitioners to families</w:t>
      </w:r>
      <w:r w:rsidR="00D1502D">
        <w:t xml:space="preserve"> </w:t>
      </w:r>
      <w:r w:rsidR="000C235D">
        <w:t>[</w:t>
      </w:r>
      <w:r w:rsidR="00F141FE" w:rsidRPr="000C235D">
        <w:rPr>
          <w:i/>
          <w:iCs/>
        </w:rPr>
        <w:t xml:space="preserve">Refer Brief #1 NC Triple P System Overview, </w:t>
      </w:r>
      <w:r w:rsidR="00716FDC">
        <w:rPr>
          <w:i/>
          <w:iCs/>
        </w:rPr>
        <w:t xml:space="preserve">and download </w:t>
      </w:r>
      <w:r w:rsidR="00F141FE" w:rsidRPr="000C235D">
        <w:rPr>
          <w:i/>
          <w:iCs/>
        </w:rPr>
        <w:t xml:space="preserve">section </w:t>
      </w:r>
      <w:hyperlink r:id="rId8" w:history="1">
        <w:r w:rsidR="00F141FE" w:rsidRPr="000C235D">
          <w:rPr>
            <w:rStyle w:val="Hyperlink"/>
            <w:i/>
            <w:iCs/>
          </w:rPr>
          <w:t>Interactive Systems</w:t>
        </w:r>
      </w:hyperlink>
      <w:r w:rsidR="00F141FE" w:rsidRPr="000C235D">
        <w:rPr>
          <w:i/>
          <w:iCs/>
        </w:rPr>
        <w:t xml:space="preserve"> </w:t>
      </w:r>
      <w:r w:rsidR="00716FDC">
        <w:rPr>
          <w:i/>
          <w:iCs/>
        </w:rPr>
        <w:t xml:space="preserve">(docx) </w:t>
      </w:r>
      <w:r w:rsidR="00F141FE" w:rsidRPr="000C235D">
        <w:rPr>
          <w:i/>
          <w:iCs/>
        </w:rPr>
        <w:t>to Figure 1.7 “Ideal Model of Triple P Support Across North Carolina”</w:t>
      </w:r>
      <w:r w:rsidR="000C235D" w:rsidRPr="000C235D">
        <w:rPr>
          <w:i/>
          <w:iCs/>
        </w:rPr>
        <w:t>]</w:t>
      </w:r>
      <w:r w:rsidR="00D1502D">
        <w:t>.</w:t>
      </w:r>
      <w:r w:rsidRPr="008565A6">
        <w:t xml:space="preserve"> The objectives of </w:t>
      </w:r>
      <w:r w:rsidRPr="008565A6">
        <w:rPr>
          <w:i/>
          <w:iCs/>
        </w:rPr>
        <w:t>regional-level</w:t>
      </w:r>
      <w:r w:rsidRPr="008565A6">
        <w:t xml:space="preserve"> ICTP implementation support include</w:t>
      </w:r>
    </w:p>
    <w:p w14:paraId="341471F0" w14:textId="4D027C6B" w:rsidR="000A4F46" w:rsidRPr="000A4F46" w:rsidRDefault="000A4F46" w:rsidP="000A4F46">
      <w:pPr>
        <w:pStyle w:val="ListBullet"/>
      </w:pPr>
      <w:r w:rsidRPr="000A4F46">
        <w:t xml:space="preserve">scaling the Triple P system in a way that is inclusive of community voice; supported by equitable partnerships; and directly responsive to identified </w:t>
      </w:r>
      <w:r w:rsidR="00716FDC">
        <w:rPr>
          <w:rFonts w:eastAsia="Libre Baskerville"/>
          <w:noProof/>
        </w:rPr>
        <mc:AlternateContent>
          <mc:Choice Requires="wps">
            <w:drawing>
              <wp:anchor distT="0" distB="0" distL="114300" distR="274320" simplePos="0" relativeHeight="251727872" behindDoc="0" locked="0" layoutInCell="1" allowOverlap="0" wp14:anchorId="1BED7C86" wp14:editId="038557C1">
                <wp:simplePos x="0" y="0"/>
                <wp:positionH relativeFrom="column">
                  <wp:posOffset>-305435</wp:posOffset>
                </wp:positionH>
                <wp:positionV relativeFrom="paragraph">
                  <wp:posOffset>0</wp:posOffset>
                </wp:positionV>
                <wp:extent cx="1571625" cy="2833370"/>
                <wp:effectExtent l="0" t="0" r="15875" b="11430"/>
                <wp:wrapThrough wrapText="right">
                  <wp:wrapPolygon edited="0">
                    <wp:start x="0" y="0"/>
                    <wp:lineTo x="0" y="21590"/>
                    <wp:lineTo x="14487" y="21590"/>
                    <wp:lineTo x="14487" y="4647"/>
                    <wp:lineTo x="17629" y="3098"/>
                    <wp:lineTo x="21644" y="1549"/>
                    <wp:lineTo x="21644" y="1259"/>
                    <wp:lineTo x="14487" y="0"/>
                    <wp:lineTo x="0" y="0"/>
                  </wp:wrapPolygon>
                </wp:wrapThrough>
                <wp:docPr id="1510260902" name="Rectangle 3"/>
                <wp:cNvGraphicFramePr/>
                <a:graphic xmlns:a="http://schemas.openxmlformats.org/drawingml/2006/main">
                  <a:graphicData uri="http://schemas.microsoft.com/office/word/2010/wordprocessingShape">
                    <wps:wsp>
                      <wps:cNvSpPr/>
                      <wps:spPr>
                        <a:xfrm>
                          <a:off x="0" y="0"/>
                          <a:ext cx="1571625" cy="2833370"/>
                        </a:xfrm>
                        <a:custGeom>
                          <a:avLst/>
                          <a:gdLst>
                            <a:gd name="connsiteX0" fmla="*/ 0 w 1528445"/>
                            <a:gd name="connsiteY0" fmla="*/ 0 h 3020060"/>
                            <a:gd name="connsiteX1" fmla="*/ 993138 w 1528445"/>
                            <a:gd name="connsiteY1" fmla="*/ 0 h 3020060"/>
                            <a:gd name="connsiteX2" fmla="*/ 993138 w 1528445"/>
                            <a:gd name="connsiteY2" fmla="*/ 1510030 h 3020060"/>
                            <a:gd name="connsiteX3" fmla="*/ 1146334 w 1528445"/>
                            <a:gd name="connsiteY3" fmla="*/ 1510030 h 3020060"/>
                            <a:gd name="connsiteX4" fmla="*/ 1146334 w 1528445"/>
                            <a:gd name="connsiteY4" fmla="*/ 1510030 h 3020060"/>
                            <a:gd name="connsiteX5" fmla="*/ 1528445 w 1528445"/>
                            <a:gd name="connsiteY5" fmla="*/ 1510030 h 3020060"/>
                            <a:gd name="connsiteX6" fmla="*/ 1146334 w 1528445"/>
                            <a:gd name="connsiteY6" fmla="*/ 1510030 h 3020060"/>
                            <a:gd name="connsiteX7" fmla="*/ 1146334 w 1528445"/>
                            <a:gd name="connsiteY7" fmla="*/ 1510030 h 3020060"/>
                            <a:gd name="connsiteX8" fmla="*/ 993138 w 1528445"/>
                            <a:gd name="connsiteY8" fmla="*/ 1510030 h 3020060"/>
                            <a:gd name="connsiteX9" fmla="*/ 993138 w 1528445"/>
                            <a:gd name="connsiteY9" fmla="*/ 3020060 h 3020060"/>
                            <a:gd name="connsiteX10" fmla="*/ 0 w 1528445"/>
                            <a:gd name="connsiteY10" fmla="*/ 3020060 h 3020060"/>
                            <a:gd name="connsiteX11" fmla="*/ 0 w 1528445"/>
                            <a:gd name="connsiteY11" fmla="*/ 0 h 3020060"/>
                            <a:gd name="connsiteX0" fmla="*/ 0 w 1146334"/>
                            <a:gd name="connsiteY0" fmla="*/ 0 h 3020060"/>
                            <a:gd name="connsiteX1" fmla="*/ 993138 w 1146334"/>
                            <a:gd name="connsiteY1" fmla="*/ 0 h 3020060"/>
                            <a:gd name="connsiteX2" fmla="*/ 993138 w 1146334"/>
                            <a:gd name="connsiteY2" fmla="*/ 1510030 h 3020060"/>
                            <a:gd name="connsiteX3" fmla="*/ 1146334 w 1146334"/>
                            <a:gd name="connsiteY3" fmla="*/ 1510030 h 3020060"/>
                            <a:gd name="connsiteX4" fmla="*/ 1146334 w 1146334"/>
                            <a:gd name="connsiteY4" fmla="*/ 1510030 h 3020060"/>
                            <a:gd name="connsiteX5" fmla="*/ 1146334 w 1146334"/>
                            <a:gd name="connsiteY5" fmla="*/ 1510030 h 3020060"/>
                            <a:gd name="connsiteX6" fmla="*/ 1146334 w 1146334"/>
                            <a:gd name="connsiteY6" fmla="*/ 1510030 h 3020060"/>
                            <a:gd name="connsiteX7" fmla="*/ 993138 w 1146334"/>
                            <a:gd name="connsiteY7" fmla="*/ 1510030 h 3020060"/>
                            <a:gd name="connsiteX8" fmla="*/ 993138 w 1146334"/>
                            <a:gd name="connsiteY8" fmla="*/ 3020060 h 3020060"/>
                            <a:gd name="connsiteX9" fmla="*/ 0 w 1146334"/>
                            <a:gd name="connsiteY9" fmla="*/ 3020060 h 3020060"/>
                            <a:gd name="connsiteX10" fmla="*/ 0 w 1146334"/>
                            <a:gd name="connsiteY10" fmla="*/ 0 h 3020060"/>
                            <a:gd name="connsiteX0" fmla="*/ 0 w 1436783"/>
                            <a:gd name="connsiteY0" fmla="*/ 0 h 3020060"/>
                            <a:gd name="connsiteX1" fmla="*/ 993138 w 1436783"/>
                            <a:gd name="connsiteY1" fmla="*/ 0 h 3020060"/>
                            <a:gd name="connsiteX2" fmla="*/ 993138 w 1436783"/>
                            <a:gd name="connsiteY2" fmla="*/ 1510030 h 3020060"/>
                            <a:gd name="connsiteX3" fmla="*/ 1146334 w 1436783"/>
                            <a:gd name="connsiteY3" fmla="*/ 1510030 h 3020060"/>
                            <a:gd name="connsiteX4" fmla="*/ 1146334 w 1436783"/>
                            <a:gd name="connsiteY4" fmla="*/ 1510030 h 3020060"/>
                            <a:gd name="connsiteX5" fmla="*/ 1146334 w 1436783"/>
                            <a:gd name="connsiteY5" fmla="*/ 1510030 h 3020060"/>
                            <a:gd name="connsiteX6" fmla="*/ 1436783 w 1436783"/>
                            <a:gd name="connsiteY6" fmla="*/ 1510030 h 3020060"/>
                            <a:gd name="connsiteX7" fmla="*/ 993138 w 1436783"/>
                            <a:gd name="connsiteY7" fmla="*/ 1510030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93138 w 1436783"/>
                            <a:gd name="connsiteY2" fmla="*/ 1510030 h 3020060"/>
                            <a:gd name="connsiteX3" fmla="*/ 1146334 w 1436783"/>
                            <a:gd name="connsiteY3" fmla="*/ 1510030 h 3020060"/>
                            <a:gd name="connsiteX4" fmla="*/ 1146334 w 1436783"/>
                            <a:gd name="connsiteY4" fmla="*/ 1510030 h 3020060"/>
                            <a:gd name="connsiteX5" fmla="*/ 1146334 w 1436783"/>
                            <a:gd name="connsiteY5" fmla="*/ 1510030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1146334 w 1436783"/>
                            <a:gd name="connsiteY4" fmla="*/ 1510030 h 3020060"/>
                            <a:gd name="connsiteX5" fmla="*/ 1146334 w 1436783"/>
                            <a:gd name="connsiteY5" fmla="*/ 1510030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1146334 w 1436783"/>
                            <a:gd name="connsiteY4" fmla="*/ 1510030 h 3020060"/>
                            <a:gd name="connsiteX5" fmla="*/ 959473 w 1436783"/>
                            <a:gd name="connsiteY5" fmla="*/ 576418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996845 w 1436783"/>
                            <a:gd name="connsiteY4" fmla="*/ 658495 h 3020060"/>
                            <a:gd name="connsiteX5" fmla="*/ 959473 w 1436783"/>
                            <a:gd name="connsiteY5" fmla="*/ 576418 h 3020060"/>
                            <a:gd name="connsiteX6" fmla="*/ 1436783 w 1436783"/>
                            <a:gd name="connsiteY6" fmla="*/ 1510030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146334 w 1436783"/>
                            <a:gd name="connsiteY3" fmla="*/ 1510030 h 3020060"/>
                            <a:gd name="connsiteX4" fmla="*/ 996845 w 1436783"/>
                            <a:gd name="connsiteY4" fmla="*/ 658495 h 3020060"/>
                            <a:gd name="connsiteX5" fmla="*/ 959473 w 1436783"/>
                            <a:gd name="connsiteY5" fmla="*/ 576418 h 3020060"/>
                            <a:gd name="connsiteX6" fmla="*/ 1436783 w 1436783"/>
                            <a:gd name="connsiteY6" fmla="*/ 586679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996845 w 1436783"/>
                            <a:gd name="connsiteY4" fmla="*/ 658495 h 3020060"/>
                            <a:gd name="connsiteX5" fmla="*/ 959473 w 1436783"/>
                            <a:gd name="connsiteY5" fmla="*/ 576418 h 3020060"/>
                            <a:gd name="connsiteX6" fmla="*/ 1436783 w 1436783"/>
                            <a:gd name="connsiteY6" fmla="*/ 586679 h 3020060"/>
                            <a:gd name="connsiteX7" fmla="*/ 974452 w 1436783"/>
                            <a:gd name="connsiteY7" fmla="*/ 607197 h 3020060"/>
                            <a:gd name="connsiteX8" fmla="*/ 993138 w 1436783"/>
                            <a:gd name="connsiteY8" fmla="*/ 3020060 h 3020060"/>
                            <a:gd name="connsiteX9" fmla="*/ 0 w 1436783"/>
                            <a:gd name="connsiteY9" fmla="*/ 3020060 h 3020060"/>
                            <a:gd name="connsiteX10" fmla="*/ 0 w 1436783"/>
                            <a:gd name="connsiteY10"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996845 w 1436783"/>
                            <a:gd name="connsiteY4" fmla="*/ 658495 h 3020060"/>
                            <a:gd name="connsiteX5" fmla="*/ 959473 w 1436783"/>
                            <a:gd name="connsiteY5" fmla="*/ 576418 h 3020060"/>
                            <a:gd name="connsiteX6" fmla="*/ 974452 w 1436783"/>
                            <a:gd name="connsiteY6" fmla="*/ 607197 h 3020060"/>
                            <a:gd name="connsiteX7" fmla="*/ 993138 w 1436783"/>
                            <a:gd name="connsiteY7" fmla="*/ 3020060 h 3020060"/>
                            <a:gd name="connsiteX8" fmla="*/ 0 w 1436783"/>
                            <a:gd name="connsiteY8" fmla="*/ 3020060 h 3020060"/>
                            <a:gd name="connsiteX9" fmla="*/ 0 w 1436783"/>
                            <a:gd name="connsiteY9"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996845 w 1436783"/>
                            <a:gd name="connsiteY4" fmla="*/ 658495 h 3020060"/>
                            <a:gd name="connsiteX5" fmla="*/ 959473 w 1436783"/>
                            <a:gd name="connsiteY5" fmla="*/ 576418 h 3020060"/>
                            <a:gd name="connsiteX6" fmla="*/ 974452 w 1436783"/>
                            <a:gd name="connsiteY6" fmla="*/ 997057 h 3020060"/>
                            <a:gd name="connsiteX7" fmla="*/ 993138 w 1436783"/>
                            <a:gd name="connsiteY7" fmla="*/ 3020060 h 3020060"/>
                            <a:gd name="connsiteX8" fmla="*/ 0 w 1436783"/>
                            <a:gd name="connsiteY8" fmla="*/ 3020060 h 3020060"/>
                            <a:gd name="connsiteX9" fmla="*/ 0 w 1436783"/>
                            <a:gd name="connsiteY9" fmla="*/ 0 h 3020060"/>
                            <a:gd name="connsiteX0" fmla="*/ 0 w 1436783"/>
                            <a:gd name="connsiteY0" fmla="*/ 0 h 3020060"/>
                            <a:gd name="connsiteX1" fmla="*/ 993138 w 1436783"/>
                            <a:gd name="connsiteY1" fmla="*/ 0 h 3020060"/>
                            <a:gd name="connsiteX2" fmla="*/ 983796 w 1436783"/>
                            <a:gd name="connsiteY2" fmla="*/ 596938 h 3020060"/>
                            <a:gd name="connsiteX3" fmla="*/ 1436783 w 1436783"/>
                            <a:gd name="connsiteY3" fmla="*/ 596938 h 3020060"/>
                            <a:gd name="connsiteX4" fmla="*/ 1183705 w 1436783"/>
                            <a:gd name="connsiteY4" fmla="*/ 166040 h 3020060"/>
                            <a:gd name="connsiteX5" fmla="*/ 959473 w 1436783"/>
                            <a:gd name="connsiteY5" fmla="*/ 576418 h 3020060"/>
                            <a:gd name="connsiteX6" fmla="*/ 974452 w 1436783"/>
                            <a:gd name="connsiteY6" fmla="*/ 997057 h 3020060"/>
                            <a:gd name="connsiteX7" fmla="*/ 993138 w 1436783"/>
                            <a:gd name="connsiteY7" fmla="*/ 3020060 h 3020060"/>
                            <a:gd name="connsiteX8" fmla="*/ 0 w 1436783"/>
                            <a:gd name="connsiteY8" fmla="*/ 3020060 h 3020060"/>
                            <a:gd name="connsiteX9" fmla="*/ 0 w 1436783"/>
                            <a:gd name="connsiteY9" fmla="*/ 0 h 3020060"/>
                            <a:gd name="connsiteX0" fmla="*/ 1183705 w 1525542"/>
                            <a:gd name="connsiteY0" fmla="*/ 166040 h 3020060"/>
                            <a:gd name="connsiteX1" fmla="*/ 959473 w 1525542"/>
                            <a:gd name="connsiteY1" fmla="*/ 576418 h 3020060"/>
                            <a:gd name="connsiteX2" fmla="*/ 974452 w 1525542"/>
                            <a:gd name="connsiteY2" fmla="*/ 997057 h 3020060"/>
                            <a:gd name="connsiteX3" fmla="*/ 993138 w 1525542"/>
                            <a:gd name="connsiteY3" fmla="*/ 3020060 h 3020060"/>
                            <a:gd name="connsiteX4" fmla="*/ 0 w 1525542"/>
                            <a:gd name="connsiteY4" fmla="*/ 3020060 h 3020060"/>
                            <a:gd name="connsiteX5" fmla="*/ 0 w 1525542"/>
                            <a:gd name="connsiteY5" fmla="*/ 0 h 3020060"/>
                            <a:gd name="connsiteX6" fmla="*/ 993138 w 1525542"/>
                            <a:gd name="connsiteY6" fmla="*/ 0 h 3020060"/>
                            <a:gd name="connsiteX7" fmla="*/ 983796 w 1525542"/>
                            <a:gd name="connsiteY7" fmla="*/ 596938 h 3020060"/>
                            <a:gd name="connsiteX8" fmla="*/ 1525542 w 1525542"/>
                            <a:gd name="connsiteY8" fmla="*/ 694403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694403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71169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71169 h 3020060"/>
                            <a:gd name="connsiteX0" fmla="*/ 959473 w 1525542"/>
                            <a:gd name="connsiteY0" fmla="*/ 576418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83648 w 1525542"/>
                            <a:gd name="connsiteY0" fmla="*/ 602965 h 3020060"/>
                            <a:gd name="connsiteX1" fmla="*/ 974452 w 1525542"/>
                            <a:gd name="connsiteY1" fmla="*/ 997057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74452 w 1525542"/>
                            <a:gd name="connsiteY0" fmla="*/ 997057 h 3020060"/>
                            <a:gd name="connsiteX1" fmla="*/ 993138 w 1525542"/>
                            <a:gd name="connsiteY1" fmla="*/ 3020060 h 3020060"/>
                            <a:gd name="connsiteX2" fmla="*/ 0 w 1525542"/>
                            <a:gd name="connsiteY2" fmla="*/ 3020060 h 3020060"/>
                            <a:gd name="connsiteX3" fmla="*/ 0 w 1525542"/>
                            <a:gd name="connsiteY3" fmla="*/ 0 h 3020060"/>
                            <a:gd name="connsiteX4" fmla="*/ 993138 w 1525542"/>
                            <a:gd name="connsiteY4" fmla="*/ 0 h 3020060"/>
                            <a:gd name="connsiteX5" fmla="*/ 983796 w 1525542"/>
                            <a:gd name="connsiteY5" fmla="*/ 596938 h 3020060"/>
                            <a:gd name="connsiteX6" fmla="*/ 1525542 w 1525542"/>
                            <a:gd name="connsiteY6" fmla="*/ 191689 h 3020060"/>
                            <a:gd name="connsiteX0" fmla="*/ 974452 w 1525542"/>
                            <a:gd name="connsiteY0" fmla="*/ 997057 h 3020060"/>
                            <a:gd name="connsiteX1" fmla="*/ 963569 w 1525542"/>
                            <a:gd name="connsiteY1" fmla="*/ 1016366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81359 w 1525542"/>
                            <a:gd name="connsiteY0" fmla="*/ 614023 h 3020060"/>
                            <a:gd name="connsiteX1" fmla="*/ 963569 w 1525542"/>
                            <a:gd name="connsiteY1" fmla="*/ 1016366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 name="connsiteX0" fmla="*/ 981359 w 1525542"/>
                            <a:gd name="connsiteY0" fmla="*/ 614023 h 3020060"/>
                            <a:gd name="connsiteX1" fmla="*/ 984291 w 1525542"/>
                            <a:gd name="connsiteY1" fmla="*/ 1088422 h 3020060"/>
                            <a:gd name="connsiteX2" fmla="*/ 993138 w 1525542"/>
                            <a:gd name="connsiteY2" fmla="*/ 3020060 h 3020060"/>
                            <a:gd name="connsiteX3" fmla="*/ 0 w 1525542"/>
                            <a:gd name="connsiteY3" fmla="*/ 3020060 h 3020060"/>
                            <a:gd name="connsiteX4" fmla="*/ 0 w 1525542"/>
                            <a:gd name="connsiteY4" fmla="*/ 0 h 3020060"/>
                            <a:gd name="connsiteX5" fmla="*/ 993138 w 1525542"/>
                            <a:gd name="connsiteY5" fmla="*/ 0 h 3020060"/>
                            <a:gd name="connsiteX6" fmla="*/ 983796 w 1525542"/>
                            <a:gd name="connsiteY6" fmla="*/ 596938 h 3020060"/>
                            <a:gd name="connsiteX7" fmla="*/ 1525542 w 1525542"/>
                            <a:gd name="connsiteY7" fmla="*/ 191689 h 30200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525542" h="3020060">
                              <a:moveTo>
                                <a:pt x="981359" y="614023"/>
                              </a:moveTo>
                              <a:cubicBezTo>
                                <a:pt x="982336" y="772156"/>
                                <a:pt x="983314" y="930289"/>
                                <a:pt x="984291" y="1088422"/>
                              </a:cubicBezTo>
                              <a:lnTo>
                                <a:pt x="993138" y="3020060"/>
                              </a:lnTo>
                              <a:lnTo>
                                <a:pt x="0" y="3020060"/>
                              </a:lnTo>
                              <a:lnTo>
                                <a:pt x="0" y="0"/>
                              </a:lnTo>
                              <a:lnTo>
                                <a:pt x="993138" y="0"/>
                              </a:lnTo>
                              <a:lnTo>
                                <a:pt x="983796" y="596938"/>
                              </a:lnTo>
                              <a:cubicBezTo>
                                <a:pt x="919902" y="627715"/>
                                <a:pt x="1525542" y="191689"/>
                                <a:pt x="1525542" y="191689"/>
                              </a:cubicBezTo>
                            </a:path>
                          </a:pathLst>
                        </a:custGeom>
                        <a:noFill/>
                        <a:ln>
                          <a:solidFill>
                            <a:srgbClr val="9F396B"/>
                          </a:solidFill>
                          <a:extLst>
                            <a:ext uri="{C807C97D-BFC1-408E-A445-0C87EB9F89A2}">
                              <ask:lineSketchStyleProps xmlns:ask="http://schemas.microsoft.com/office/drawing/2018/sketchyshapes" sd="1219033472">
                                <a:custGeom>
                                  <a:avLst/>
                                  <a:gdLst>
                                    <a:gd name="connsiteX0" fmla="*/ 0 w 1296670"/>
                                    <a:gd name="connsiteY0" fmla="*/ 0 h 2360295"/>
                                    <a:gd name="connsiteX1" fmla="*/ 458157 w 1296670"/>
                                    <a:gd name="connsiteY1" fmla="*/ 0 h 2360295"/>
                                    <a:gd name="connsiteX2" fmla="*/ 903347 w 1296670"/>
                                    <a:gd name="connsiteY2" fmla="*/ 0 h 2360295"/>
                                    <a:gd name="connsiteX3" fmla="*/ 1296670 w 1296670"/>
                                    <a:gd name="connsiteY3" fmla="*/ 0 h 2360295"/>
                                    <a:gd name="connsiteX4" fmla="*/ 1296670 w 1296670"/>
                                    <a:gd name="connsiteY4" fmla="*/ 519265 h 2360295"/>
                                    <a:gd name="connsiteX5" fmla="*/ 1296670 w 1296670"/>
                                    <a:gd name="connsiteY5" fmla="*/ 1156545 h 2360295"/>
                                    <a:gd name="connsiteX6" fmla="*/ 1296670 w 1296670"/>
                                    <a:gd name="connsiteY6" fmla="*/ 1746618 h 2360295"/>
                                    <a:gd name="connsiteX7" fmla="*/ 1296670 w 1296670"/>
                                    <a:gd name="connsiteY7" fmla="*/ 2360295 h 2360295"/>
                                    <a:gd name="connsiteX8" fmla="*/ 864447 w 1296670"/>
                                    <a:gd name="connsiteY8" fmla="*/ 2360295 h 2360295"/>
                                    <a:gd name="connsiteX9" fmla="*/ 471123 w 1296670"/>
                                    <a:gd name="connsiteY9" fmla="*/ 2360295 h 2360295"/>
                                    <a:gd name="connsiteX10" fmla="*/ 0 w 1296670"/>
                                    <a:gd name="connsiteY10" fmla="*/ 2360295 h 2360295"/>
                                    <a:gd name="connsiteX11" fmla="*/ 0 w 1296670"/>
                                    <a:gd name="connsiteY11" fmla="*/ 1746618 h 2360295"/>
                                    <a:gd name="connsiteX12" fmla="*/ 0 w 1296670"/>
                                    <a:gd name="connsiteY12" fmla="*/ 1227353 h 2360295"/>
                                    <a:gd name="connsiteX13" fmla="*/ 0 w 1296670"/>
                                    <a:gd name="connsiteY13" fmla="*/ 660883 h 2360295"/>
                                    <a:gd name="connsiteX14" fmla="*/ 0 w 1296670"/>
                                    <a:gd name="connsiteY14" fmla="*/ 0 h 23602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1296670" h="2360295" fill="none" extrusionOk="0">
                                      <a:moveTo>
                                        <a:pt x="0" y="0"/>
                                      </a:moveTo>
                                      <a:cubicBezTo>
                                        <a:pt x="220697" y="-23868"/>
                                        <a:pt x="279624" y="27725"/>
                                        <a:pt x="458157" y="0"/>
                                      </a:cubicBezTo>
                                      <a:cubicBezTo>
                                        <a:pt x="636690" y="-27725"/>
                                        <a:pt x="807934" y="50074"/>
                                        <a:pt x="903347" y="0"/>
                                      </a:cubicBezTo>
                                      <a:cubicBezTo>
                                        <a:pt x="998760" y="-50074"/>
                                        <a:pt x="1217006" y="46394"/>
                                        <a:pt x="1296670" y="0"/>
                                      </a:cubicBezTo>
                                      <a:cubicBezTo>
                                        <a:pt x="1342323" y="190705"/>
                                        <a:pt x="1235981" y="371865"/>
                                        <a:pt x="1296670" y="519265"/>
                                      </a:cubicBezTo>
                                      <a:cubicBezTo>
                                        <a:pt x="1357359" y="666666"/>
                                        <a:pt x="1284244" y="990966"/>
                                        <a:pt x="1296670" y="1156545"/>
                                      </a:cubicBezTo>
                                      <a:cubicBezTo>
                                        <a:pt x="1309096" y="1322124"/>
                                        <a:pt x="1232884" y="1589997"/>
                                        <a:pt x="1296670" y="1746618"/>
                                      </a:cubicBezTo>
                                      <a:cubicBezTo>
                                        <a:pt x="1360456" y="1903239"/>
                                        <a:pt x="1293080" y="2237137"/>
                                        <a:pt x="1296670" y="2360295"/>
                                      </a:cubicBezTo>
                                      <a:cubicBezTo>
                                        <a:pt x="1201782" y="2373900"/>
                                        <a:pt x="1015143" y="2349272"/>
                                        <a:pt x="864447" y="2360295"/>
                                      </a:cubicBezTo>
                                      <a:cubicBezTo>
                                        <a:pt x="713751" y="2371318"/>
                                        <a:pt x="615480" y="2341762"/>
                                        <a:pt x="471123" y="2360295"/>
                                      </a:cubicBezTo>
                                      <a:cubicBezTo>
                                        <a:pt x="326766" y="2378828"/>
                                        <a:pt x="162722" y="2324928"/>
                                        <a:pt x="0" y="2360295"/>
                                      </a:cubicBezTo>
                                      <a:cubicBezTo>
                                        <a:pt x="-71577" y="2110006"/>
                                        <a:pt x="16987" y="1985904"/>
                                        <a:pt x="0" y="1746618"/>
                                      </a:cubicBezTo>
                                      <a:cubicBezTo>
                                        <a:pt x="-16987" y="1507332"/>
                                        <a:pt x="22413" y="1376897"/>
                                        <a:pt x="0" y="1227353"/>
                                      </a:cubicBezTo>
                                      <a:cubicBezTo>
                                        <a:pt x="-22413" y="1077810"/>
                                        <a:pt x="26595" y="933014"/>
                                        <a:pt x="0" y="660883"/>
                                      </a:cubicBezTo>
                                      <a:cubicBezTo>
                                        <a:pt x="-26595" y="388752"/>
                                        <a:pt x="71558" y="186891"/>
                                        <a:pt x="0" y="0"/>
                                      </a:cubicBezTo>
                                      <a:close/>
                                    </a:path>
                                    <a:path w="1296670" h="2360295" stroke="0" extrusionOk="0">
                                      <a:moveTo>
                                        <a:pt x="0" y="0"/>
                                      </a:moveTo>
                                      <a:cubicBezTo>
                                        <a:pt x="113744" y="-17955"/>
                                        <a:pt x="294606" y="46811"/>
                                        <a:pt x="419257" y="0"/>
                                      </a:cubicBezTo>
                                      <a:cubicBezTo>
                                        <a:pt x="543908" y="-46811"/>
                                        <a:pt x="668426" y="37396"/>
                                        <a:pt x="812580" y="0"/>
                                      </a:cubicBezTo>
                                      <a:cubicBezTo>
                                        <a:pt x="956734" y="-37396"/>
                                        <a:pt x="1066905" y="17887"/>
                                        <a:pt x="1296670" y="0"/>
                                      </a:cubicBezTo>
                                      <a:cubicBezTo>
                                        <a:pt x="1347147" y="123745"/>
                                        <a:pt x="1266363" y="333771"/>
                                        <a:pt x="1296670" y="566471"/>
                                      </a:cubicBezTo>
                                      <a:cubicBezTo>
                                        <a:pt x="1326977" y="799171"/>
                                        <a:pt x="1278226" y="912566"/>
                                        <a:pt x="1296670" y="1109339"/>
                                      </a:cubicBezTo>
                                      <a:cubicBezTo>
                                        <a:pt x="1315114" y="1306112"/>
                                        <a:pt x="1246092" y="1482097"/>
                                        <a:pt x="1296670" y="1652207"/>
                                      </a:cubicBezTo>
                                      <a:cubicBezTo>
                                        <a:pt x="1347248" y="1822317"/>
                                        <a:pt x="1284071" y="2025933"/>
                                        <a:pt x="1296670" y="2360295"/>
                                      </a:cubicBezTo>
                                      <a:cubicBezTo>
                                        <a:pt x="1188350" y="2363251"/>
                                        <a:pt x="1023843" y="2343855"/>
                                        <a:pt x="864447" y="2360295"/>
                                      </a:cubicBezTo>
                                      <a:cubicBezTo>
                                        <a:pt x="705051" y="2376735"/>
                                        <a:pt x="606644" y="2331292"/>
                                        <a:pt x="471123" y="2360295"/>
                                      </a:cubicBezTo>
                                      <a:cubicBezTo>
                                        <a:pt x="335602" y="2389298"/>
                                        <a:pt x="155744" y="2328330"/>
                                        <a:pt x="0" y="2360295"/>
                                      </a:cubicBezTo>
                                      <a:cubicBezTo>
                                        <a:pt x="-58421" y="2203195"/>
                                        <a:pt x="21059" y="2055973"/>
                                        <a:pt x="0" y="1770221"/>
                                      </a:cubicBezTo>
                                      <a:cubicBezTo>
                                        <a:pt x="-21059" y="1484469"/>
                                        <a:pt x="38596" y="1314441"/>
                                        <a:pt x="0" y="1156545"/>
                                      </a:cubicBezTo>
                                      <a:cubicBezTo>
                                        <a:pt x="-38596" y="998649"/>
                                        <a:pt x="31902" y="729989"/>
                                        <a:pt x="0" y="590074"/>
                                      </a:cubicBezTo>
                                      <a:cubicBezTo>
                                        <a:pt x="-31902" y="450159"/>
                                        <a:pt x="38410" y="135612"/>
                                        <a:pt x="0" y="0"/>
                                      </a:cubicBezTo>
                                      <a:close/>
                                    </a:path>
                                  </a:pathLst>
                                </a:custGeom>
                                <ask:type>
                                  <ask:lineSketchNone/>
                                </ask:type>
                              </ask:lineSketchStyleProps>
                            </a:ext>
                          </a:extLst>
                        </a:ln>
                      </wps:spPr>
                      <wps:style>
                        <a:lnRef idx="2">
                          <a:schemeClr val="accent2"/>
                        </a:lnRef>
                        <a:fillRef idx="1">
                          <a:schemeClr val="lt1"/>
                        </a:fillRef>
                        <a:effectRef idx="0">
                          <a:schemeClr val="accent2"/>
                        </a:effectRef>
                        <a:fontRef idx="minor">
                          <a:schemeClr val="dk1"/>
                        </a:fontRef>
                      </wps:style>
                      <wps:txbx>
                        <w:txbxContent>
                          <w:p w14:paraId="4F2B77B4" w14:textId="77777777" w:rsidR="00716FDC" w:rsidRDefault="00716FDC" w:rsidP="00716FDC">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519C04A3" w14:textId="77777777" w:rsidR="00716FDC" w:rsidRPr="003B6635" w:rsidRDefault="00716FDC" w:rsidP="00716FDC">
                            <w:pPr>
                              <w:pStyle w:val="FigureTitles"/>
                              <w:jc w:val="center"/>
                              <w:rPr>
                                <w:color w:val="000000" w:themeColor="text1"/>
                                <w:sz w:val="16"/>
                                <w:szCs w:val="16"/>
                                <w14:textOutline w14:w="12700" w14:cap="rnd" w14:cmpd="sng" w14:algn="ctr">
                                  <w14:noFill/>
                                  <w14:prstDash w14:val="solid"/>
                                  <w14:bevel/>
                                </w14:textOutline>
                              </w:rPr>
                            </w:pPr>
                          </w:p>
                          <w:p w14:paraId="696ACFA8"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 xml:space="preserve">Download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p>
                          <w:p w14:paraId="41AD5632"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31D080CD"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sidRPr="003B6635">
                              <w:rPr>
                                <w:b w:val="0"/>
                                <w:bCs w:val="0"/>
                                <w:color w:val="000000" w:themeColor="text1"/>
                                <w:sz w:val="16"/>
                                <w:szCs w:val="16"/>
                                <w14:textOutline w14:w="12700" w14:cap="rnd" w14:cmpd="sng" w14:algn="ctr">
                                  <w14:noFill/>
                                  <w14:prstDash w14:val="solid"/>
                                  <w14:bevel/>
                                </w14:textOutline>
                              </w:rPr>
                              <w:t xml:space="preserve">Section </w:t>
                            </w:r>
                            <w:hyperlink r:id="rId9" w:history="1">
                              <w:r w:rsidRPr="00D1502D">
                                <w:rPr>
                                  <w:rStyle w:val="Hyperlink"/>
                                  <w:sz w:val="16"/>
                                  <w:szCs w:val="16"/>
                                  <w14:textOutline w14:w="12700" w14:cap="rnd" w14:cmpd="sng" w14:algn="ctr">
                                    <w14:noFill/>
                                    <w14:prstDash w14:val="solid"/>
                                    <w14:bevel/>
                                  </w14:textOutline>
                                </w:rPr>
                                <w:t>Principles</w:t>
                              </w:r>
                            </w:hyperlink>
                            <w:r>
                              <w:rPr>
                                <w:color w:val="000000" w:themeColor="text1"/>
                                <w:sz w:val="16"/>
                                <w:szCs w:val="16"/>
                                <w14:textOutline w14:w="12700" w14:cap="rnd" w14:cmpd="sng" w14:algn="ctr">
                                  <w14:noFill/>
                                  <w14:prstDash w14:val="solid"/>
                                  <w14:bevel/>
                                </w14:textOutline>
                              </w:rPr>
                              <w:t xml:space="preserve">  (docx) and</w:t>
                            </w:r>
                          </w:p>
                          <w:p w14:paraId="26E9FAA3"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79410199"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Section</w:t>
                            </w:r>
                          </w:p>
                          <w:p w14:paraId="4DE7483C" w14:textId="77777777" w:rsidR="00716FDC" w:rsidRPr="003B6635" w:rsidRDefault="00000000" w:rsidP="00716FDC">
                            <w:pPr>
                              <w:pStyle w:val="FigureTitles"/>
                              <w:rPr>
                                <w:b w:val="0"/>
                                <w:bCs w:val="0"/>
                                <w:color w:val="000000" w:themeColor="text1"/>
                                <w:sz w:val="16"/>
                                <w:szCs w:val="16"/>
                                <w14:textOutline w14:w="12700" w14:cap="rnd" w14:cmpd="sng" w14:algn="ctr">
                                  <w14:noFill/>
                                  <w14:prstDash w14:val="solid"/>
                                  <w14:bevel/>
                                </w14:textOutline>
                              </w:rPr>
                            </w:pPr>
                            <w:hyperlink r:id="rId10" w:history="1">
                              <w:r w:rsidR="00716FDC" w:rsidRPr="00D1502D">
                                <w:rPr>
                                  <w:rStyle w:val="Hyperlink"/>
                                  <w:sz w:val="16"/>
                                  <w:szCs w:val="16"/>
                                  <w14:textOutline w14:w="12700" w14:cap="rnd" w14:cmpd="sng" w14:algn="ctr">
                                    <w14:noFill/>
                                    <w14:prstDash w14:val="solid"/>
                                    <w14:bevel/>
                                  </w14:textOutline>
                                </w:rPr>
                                <w:t>Equity in Implementation Practice</w:t>
                              </w:r>
                            </w:hyperlink>
                            <w:r w:rsidR="00716FDC" w:rsidRPr="003B6635">
                              <w:rPr>
                                <w:b w:val="0"/>
                                <w:bCs w:val="0"/>
                                <w:color w:val="000000" w:themeColor="text1"/>
                                <w:sz w:val="16"/>
                                <w:szCs w:val="16"/>
                                <w14:textOutline w14:w="12700" w14:cap="rnd" w14:cmpd="sng" w14:algn="ctr">
                                  <w14:noFill/>
                                  <w14:prstDash w14:val="solid"/>
                                  <w14:bevel/>
                                </w14:textOutline>
                              </w:rPr>
                              <w:t xml:space="preserve"> </w:t>
                            </w:r>
                            <w:r w:rsidR="00716FDC">
                              <w:rPr>
                                <w:b w:val="0"/>
                                <w:bCs w:val="0"/>
                                <w:color w:val="000000" w:themeColor="text1"/>
                                <w:sz w:val="16"/>
                                <w:szCs w:val="16"/>
                                <w14:textOutline w14:w="12700" w14:cap="rnd" w14:cmpd="sng" w14:algn="ctr">
                                  <w14:noFill/>
                                  <w14:prstDash w14:val="solid"/>
                                  <w14:bevel/>
                                </w14:textOutline>
                              </w:rPr>
                              <w:t xml:space="preserve">(docx) </w:t>
                            </w:r>
                            <w:r w:rsidR="00716FDC" w:rsidRPr="003B6635">
                              <w:rPr>
                                <w:b w:val="0"/>
                                <w:bCs w:val="0"/>
                                <w:color w:val="000000" w:themeColor="text1"/>
                                <w:sz w:val="16"/>
                                <w:szCs w:val="16"/>
                                <w14:textOutline w14:w="12700" w14:cap="rnd" w14:cmpd="sng" w14:algn="ctr">
                                  <w14:noFill/>
                                  <w14:prstDash w14:val="solid"/>
                                  <w14:bevel/>
                                </w14:textOutline>
                              </w:rPr>
                              <w:t>for more information on equity in implementation.</w:t>
                            </w:r>
                          </w:p>
                          <w:p w14:paraId="3CCB172A" w14:textId="77777777" w:rsidR="00716FDC" w:rsidRPr="003B6635"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txbxContent>
                      </wps:txbx>
                      <wps:bodyPr rot="0" spcFirstLastPara="0" vertOverflow="overflow" horzOverflow="overflow" vert="horz" wrap="square" lIns="18288" tIns="91440" rIns="5486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BED7C86" id="Rectangle 3" o:spid="_x0000_s1026" style="position:absolute;left:0;text-align:left;margin-left:-24.05pt;margin-top:0;width:123.75pt;height:223.1pt;z-index:251727872;visibility:visible;mso-wrap-style:square;mso-width-percent:0;mso-height-percent:0;mso-wrap-distance-left:9pt;mso-wrap-distance-top:0;mso-wrap-distance-right:21.6pt;mso-wrap-distance-bottom:0;mso-position-horizontal:absolute;mso-position-horizontal-relative:text;mso-position-vertical:absolute;mso-position-vertical-relative:text;mso-width-percent:0;mso-height-percent:0;mso-width-relative:margin;mso-height-relative:margin;v-text-anchor:top" coordsize="1525542,302006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" o:allowoverlap="f" adj="-11796480,,5400" path="m981359,614023v977,158133,1955,316266,2932,474399l993138,3020060,,3020060,,,993138,r-9342,596938c919902,627715,1525542,191689,1525542,191689e" filled="f" strokecolor="#9f396b" strokeweight="1pt">
                <v:stroke joinstyle="miter"/>
                <v:formulas/>
                <v:path arrowok="t" o:connecttype="custom" o:connectlocs="1011004,576066;1014024,1021139;1023138,2833370;0,2833370;0,0;1023138,0;1013514,560037;1571625,179839" o:connectangles="0,0,0,0,0,0,0,0" textboxrect="0,0,1525542,3020060"/>
                <v:textbox inset="1.44pt,7.2pt,43.2pt,0">
                  <w:txbxContent>
                    <w:p w14:paraId="4F2B77B4" w14:textId="77777777" w:rsidR="00716FDC" w:rsidRDefault="00716FDC" w:rsidP="00716FDC">
                      <w:pPr>
                        <w:pStyle w:val="FigureTitles"/>
                        <w:jc w:val="center"/>
                        <w:rPr>
                          <w:color w:val="000000" w:themeColor="text1"/>
                          <w:sz w:val="16"/>
                          <w:szCs w:val="16"/>
                          <w14:textOutline w14:w="12700" w14:cap="rnd" w14:cmpd="sng" w14:algn="ctr">
                            <w14:noFill/>
                            <w14:prstDash w14:val="solid"/>
                            <w14:bevel/>
                          </w14:textOutline>
                        </w:rPr>
                      </w:pPr>
                      <w:r w:rsidRPr="003B6635">
                        <w:rPr>
                          <w:color w:val="000000" w:themeColor="text1"/>
                          <w:sz w:val="16"/>
                          <w:szCs w:val="16"/>
                          <w14:textOutline w14:w="12700" w14:cap="rnd" w14:cmpd="sng" w14:algn="ctr">
                            <w14:noFill/>
                            <w14:prstDash w14:val="solid"/>
                            <w14:bevel/>
                          </w14:textOutline>
                        </w:rPr>
                        <w:t>EQUITY IN ACTION</w:t>
                      </w:r>
                    </w:p>
                    <w:p w14:paraId="519C04A3" w14:textId="77777777" w:rsidR="00716FDC" w:rsidRPr="003B6635" w:rsidRDefault="00716FDC" w:rsidP="00716FDC">
                      <w:pPr>
                        <w:pStyle w:val="FigureTitles"/>
                        <w:jc w:val="center"/>
                        <w:rPr>
                          <w:color w:val="000000" w:themeColor="text1"/>
                          <w:sz w:val="16"/>
                          <w:szCs w:val="16"/>
                          <w14:textOutline w14:w="12700" w14:cap="rnd" w14:cmpd="sng" w14:algn="ctr">
                            <w14:noFill/>
                            <w14:prstDash w14:val="solid"/>
                            <w14:bevel/>
                          </w14:textOutline>
                        </w:rPr>
                      </w:pPr>
                    </w:p>
                    <w:p w14:paraId="696ACFA8"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 xml:space="preserve">Download </w:t>
                      </w:r>
                      <w:r w:rsidRPr="003B6635">
                        <w:rPr>
                          <w:color w:val="000000" w:themeColor="text1"/>
                          <w:sz w:val="16"/>
                          <w:szCs w:val="16"/>
                          <w14:textOutline w14:w="12700" w14:cap="rnd" w14:cmpd="sng" w14:algn="ctr">
                            <w14:noFill/>
                            <w14:prstDash w14:val="solid"/>
                            <w14:bevel/>
                          </w14:textOutline>
                        </w:rPr>
                        <w:t>Brief #5</w:t>
                      </w:r>
                      <w:r w:rsidRPr="003B6635">
                        <w:rPr>
                          <w:b w:val="0"/>
                          <w:bCs w:val="0"/>
                          <w:color w:val="000000" w:themeColor="text1"/>
                          <w:sz w:val="16"/>
                          <w:szCs w:val="16"/>
                          <w14:textOutline w14:w="12700" w14:cap="rnd" w14:cmpd="sng" w14:algn="ctr">
                            <w14:noFill/>
                            <w14:prstDash w14:val="solid"/>
                            <w14:bevel/>
                          </w14:textOutline>
                        </w:rPr>
                        <w:t xml:space="preserve">: Foundations of the ICTP Implementation Support Practice Model, </w:t>
                      </w:r>
                    </w:p>
                    <w:p w14:paraId="41AD5632"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31D080CD"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sidRPr="003B6635">
                        <w:rPr>
                          <w:b w:val="0"/>
                          <w:bCs w:val="0"/>
                          <w:color w:val="000000" w:themeColor="text1"/>
                          <w:sz w:val="16"/>
                          <w:szCs w:val="16"/>
                          <w14:textOutline w14:w="12700" w14:cap="rnd" w14:cmpd="sng" w14:algn="ctr">
                            <w14:noFill/>
                            <w14:prstDash w14:val="solid"/>
                            <w14:bevel/>
                          </w14:textOutline>
                        </w:rPr>
                        <w:t xml:space="preserve">Section </w:t>
                      </w:r>
                      <w:hyperlink r:id="rId11" w:history="1">
                        <w:r w:rsidRPr="00D1502D">
                          <w:rPr>
                            <w:rStyle w:val="Hyperlink"/>
                            <w:sz w:val="16"/>
                            <w:szCs w:val="16"/>
                            <w14:textOutline w14:w="12700" w14:cap="rnd" w14:cmpd="sng" w14:algn="ctr">
                              <w14:noFill/>
                              <w14:prstDash w14:val="solid"/>
                              <w14:bevel/>
                            </w14:textOutline>
                          </w:rPr>
                          <w:t>Principles</w:t>
                        </w:r>
                      </w:hyperlink>
                      <w:r>
                        <w:rPr>
                          <w:color w:val="000000" w:themeColor="text1"/>
                          <w:sz w:val="16"/>
                          <w:szCs w:val="16"/>
                          <w14:textOutline w14:w="12700" w14:cap="rnd" w14:cmpd="sng" w14:algn="ctr">
                            <w14:noFill/>
                            <w14:prstDash w14:val="solid"/>
                            <w14:bevel/>
                          </w14:textOutline>
                        </w:rPr>
                        <w:t xml:space="preserve">  (docx) and</w:t>
                      </w:r>
                    </w:p>
                    <w:p w14:paraId="26E9FAA3"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p w14:paraId="79410199" w14:textId="77777777" w:rsidR="00716FDC" w:rsidRDefault="00716FDC" w:rsidP="00716FDC">
                      <w:pPr>
                        <w:pStyle w:val="FigureTitles"/>
                        <w:rPr>
                          <w:b w:val="0"/>
                          <w:bCs w:val="0"/>
                          <w:color w:val="000000" w:themeColor="text1"/>
                          <w:sz w:val="16"/>
                          <w:szCs w:val="16"/>
                          <w14:textOutline w14:w="12700" w14:cap="rnd" w14:cmpd="sng" w14:algn="ctr">
                            <w14:noFill/>
                            <w14:prstDash w14:val="solid"/>
                            <w14:bevel/>
                          </w14:textOutline>
                        </w:rPr>
                      </w:pPr>
                      <w:r>
                        <w:rPr>
                          <w:b w:val="0"/>
                          <w:bCs w:val="0"/>
                          <w:color w:val="000000" w:themeColor="text1"/>
                          <w:sz w:val="16"/>
                          <w:szCs w:val="16"/>
                          <w14:textOutline w14:w="12700" w14:cap="rnd" w14:cmpd="sng" w14:algn="ctr">
                            <w14:noFill/>
                            <w14:prstDash w14:val="solid"/>
                            <w14:bevel/>
                          </w14:textOutline>
                        </w:rPr>
                        <w:t>Section</w:t>
                      </w:r>
                    </w:p>
                    <w:p w14:paraId="4DE7483C" w14:textId="77777777" w:rsidR="00716FDC" w:rsidRPr="003B6635" w:rsidRDefault="00000000" w:rsidP="00716FDC">
                      <w:pPr>
                        <w:pStyle w:val="FigureTitles"/>
                        <w:rPr>
                          <w:b w:val="0"/>
                          <w:bCs w:val="0"/>
                          <w:color w:val="000000" w:themeColor="text1"/>
                          <w:sz w:val="16"/>
                          <w:szCs w:val="16"/>
                          <w14:textOutline w14:w="12700" w14:cap="rnd" w14:cmpd="sng" w14:algn="ctr">
                            <w14:noFill/>
                            <w14:prstDash w14:val="solid"/>
                            <w14:bevel/>
                          </w14:textOutline>
                        </w:rPr>
                      </w:pPr>
                      <w:hyperlink r:id="rId12" w:history="1">
                        <w:r w:rsidR="00716FDC" w:rsidRPr="00D1502D">
                          <w:rPr>
                            <w:rStyle w:val="Hyperlink"/>
                            <w:sz w:val="16"/>
                            <w:szCs w:val="16"/>
                            <w14:textOutline w14:w="12700" w14:cap="rnd" w14:cmpd="sng" w14:algn="ctr">
                              <w14:noFill/>
                              <w14:prstDash w14:val="solid"/>
                              <w14:bevel/>
                            </w14:textOutline>
                          </w:rPr>
                          <w:t>Equity in Implementation Practice</w:t>
                        </w:r>
                      </w:hyperlink>
                      <w:r w:rsidR="00716FDC" w:rsidRPr="003B6635">
                        <w:rPr>
                          <w:b w:val="0"/>
                          <w:bCs w:val="0"/>
                          <w:color w:val="000000" w:themeColor="text1"/>
                          <w:sz w:val="16"/>
                          <w:szCs w:val="16"/>
                          <w14:textOutline w14:w="12700" w14:cap="rnd" w14:cmpd="sng" w14:algn="ctr">
                            <w14:noFill/>
                            <w14:prstDash w14:val="solid"/>
                            <w14:bevel/>
                          </w14:textOutline>
                        </w:rPr>
                        <w:t xml:space="preserve"> </w:t>
                      </w:r>
                      <w:r w:rsidR="00716FDC">
                        <w:rPr>
                          <w:b w:val="0"/>
                          <w:bCs w:val="0"/>
                          <w:color w:val="000000" w:themeColor="text1"/>
                          <w:sz w:val="16"/>
                          <w:szCs w:val="16"/>
                          <w14:textOutline w14:w="12700" w14:cap="rnd" w14:cmpd="sng" w14:algn="ctr">
                            <w14:noFill/>
                            <w14:prstDash w14:val="solid"/>
                            <w14:bevel/>
                          </w14:textOutline>
                        </w:rPr>
                        <w:t xml:space="preserve">(docx) </w:t>
                      </w:r>
                      <w:r w:rsidR="00716FDC" w:rsidRPr="003B6635">
                        <w:rPr>
                          <w:b w:val="0"/>
                          <w:bCs w:val="0"/>
                          <w:color w:val="000000" w:themeColor="text1"/>
                          <w:sz w:val="16"/>
                          <w:szCs w:val="16"/>
                          <w14:textOutline w14:w="12700" w14:cap="rnd" w14:cmpd="sng" w14:algn="ctr">
                            <w14:noFill/>
                            <w14:prstDash w14:val="solid"/>
                            <w14:bevel/>
                          </w14:textOutline>
                        </w:rPr>
                        <w:t>for more information on equity in implementation.</w:t>
                      </w:r>
                    </w:p>
                    <w:p w14:paraId="3CCB172A" w14:textId="77777777" w:rsidR="00716FDC" w:rsidRPr="003B6635" w:rsidRDefault="00716FDC" w:rsidP="00716FDC">
                      <w:pPr>
                        <w:pStyle w:val="FigureTitles"/>
                        <w:rPr>
                          <w:b w:val="0"/>
                          <w:bCs w:val="0"/>
                          <w:color w:val="000000" w:themeColor="text1"/>
                          <w:sz w:val="16"/>
                          <w:szCs w:val="16"/>
                          <w14:textOutline w14:w="12700" w14:cap="rnd" w14:cmpd="sng" w14:algn="ctr">
                            <w14:noFill/>
                            <w14:prstDash w14:val="solid"/>
                            <w14:bevel/>
                          </w14:textOutline>
                        </w:rPr>
                      </w:pPr>
                    </w:p>
                  </w:txbxContent>
                </v:textbox>
                <w10:wrap type="through" side="right"/>
              </v:shape>
            </w:pict>
          </mc:Fallback>
        </mc:AlternateContent>
      </w:r>
      <w:r w:rsidRPr="000A4F46">
        <w:t>community needs, readiness, and characteristics, including historical inequities and current disparities; and</w:t>
      </w:r>
    </w:p>
    <w:p w14:paraId="0F63C7DA" w14:textId="0A4E2706" w:rsidR="000A4F46" w:rsidRPr="000A4F46" w:rsidRDefault="000A4F46" w:rsidP="000A4F46">
      <w:pPr>
        <w:pStyle w:val="ListBullet"/>
      </w:pPr>
      <w:r w:rsidRPr="000A4F46">
        <w:t>optimizing regional Triple P implementation and scale-up outcomes, an expected precursor to the optimization of regional Triple P programmatic and population outcomes [4].</w:t>
      </w:r>
    </w:p>
    <w:p w14:paraId="6EF79BBB" w14:textId="3CABC120" w:rsidR="000A4F46" w:rsidRPr="008565A6" w:rsidRDefault="000A4F46" w:rsidP="00716FDC">
      <w:r w:rsidRPr="008565A6">
        <w:t xml:space="preserve">These practice objectives are complex, may be long term, and are not fully in the control or direct influence of ICTP regional support teams. Therefore, more short- and intermediate-term implementation support practice outcomes are needed to guide ICTP regional support team interactions with regional Triple P partners. </w:t>
      </w:r>
      <w:r>
        <w:t>I</w:t>
      </w:r>
      <w:r w:rsidRPr="008565A6">
        <w:t xml:space="preserve">n this section </w:t>
      </w:r>
      <w:r>
        <w:t>w</w:t>
      </w:r>
      <w:r w:rsidRPr="008565A6">
        <w:t xml:space="preserve">e detail five practice outcomes (see Figure </w:t>
      </w:r>
      <w:r>
        <w:t>6.</w:t>
      </w:r>
      <w:r w:rsidRPr="008565A6">
        <w:t xml:space="preserve">1), drawing from an earlier description by Aldridge and colleagues </w:t>
      </w:r>
      <w:r w:rsidRPr="008565A6">
        <w:fldChar w:fldCharType="begin"/>
      </w:r>
      <w:r w:rsidRPr="008565A6">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8565A6">
        <w:fldChar w:fldCharType="separate"/>
      </w:r>
      <w:r w:rsidRPr="008565A6">
        <w:rPr>
          <w:noProof/>
        </w:rPr>
        <w:t>[1]</w:t>
      </w:r>
      <w:r w:rsidRPr="008565A6">
        <w:fldChar w:fldCharType="end"/>
      </w:r>
      <w:r w:rsidRPr="008565A6">
        <w:t xml:space="preserve">: </w:t>
      </w:r>
    </w:p>
    <w:p w14:paraId="2C1E4DB9" w14:textId="24FF02EA" w:rsidR="000A4F46" w:rsidRPr="008565A6" w:rsidRDefault="000A4F46" w:rsidP="000A4F46">
      <w:pPr>
        <w:pStyle w:val="ListBullet"/>
      </w:pPr>
      <w:r w:rsidRPr="008565A6">
        <w:t xml:space="preserve">working alliance between ICTP regional support teams and support participants and their </w:t>
      </w:r>
      <w:proofErr w:type="gramStart"/>
      <w:r w:rsidRPr="008565A6">
        <w:t>partners;</w:t>
      </w:r>
      <w:proofErr w:type="gramEnd"/>
      <w:r w:rsidRPr="008565A6">
        <w:t xml:space="preserve"> </w:t>
      </w:r>
    </w:p>
    <w:p w14:paraId="2198751F" w14:textId="4664A912" w:rsidR="000A4F46" w:rsidRPr="008565A6" w:rsidRDefault="000A4F46" w:rsidP="000A4F46">
      <w:pPr>
        <w:pStyle w:val="ListBullet"/>
      </w:pPr>
      <w:r w:rsidRPr="008565A6">
        <w:t xml:space="preserve">regional implementation performance goals on which to focus </w:t>
      </w:r>
      <w:proofErr w:type="gramStart"/>
      <w:r w:rsidRPr="008565A6">
        <w:t>support;</w:t>
      </w:r>
      <w:proofErr w:type="gramEnd"/>
    </w:p>
    <w:p w14:paraId="70D1E19A" w14:textId="1597F433" w:rsidR="000A4F46" w:rsidRPr="008565A6" w:rsidRDefault="000A4F46" w:rsidP="000A4F46">
      <w:pPr>
        <w:pStyle w:val="ListBullet"/>
      </w:pPr>
      <w:r w:rsidRPr="008565A6">
        <w:t xml:space="preserve">effective implementation practice knowledge, skills, abilities, and behaviors among community leaders and implementation team members participating in </w:t>
      </w:r>
      <w:proofErr w:type="gramStart"/>
      <w:r w:rsidRPr="008565A6">
        <w:t>support;</w:t>
      </w:r>
      <w:proofErr w:type="gramEnd"/>
      <w:r w:rsidRPr="008565A6">
        <w:t xml:space="preserve"> </w:t>
      </w:r>
    </w:p>
    <w:p w14:paraId="3EC8CBC1" w14:textId="6B57AD85" w:rsidR="000A4F46" w:rsidRPr="008565A6" w:rsidRDefault="000A4F46" w:rsidP="000A4F46">
      <w:pPr>
        <w:pStyle w:val="ListBullet"/>
      </w:pPr>
      <w:r w:rsidRPr="008565A6">
        <w:t>regional Triple P capacity and performance for implementation and scale-up; and</w:t>
      </w:r>
    </w:p>
    <w:p w14:paraId="383D79DD" w14:textId="0945A57E" w:rsidR="000A4F46" w:rsidRPr="008565A6" w:rsidRDefault="000A4F46" w:rsidP="000A4F46">
      <w:pPr>
        <w:pStyle w:val="ListBullet"/>
      </w:pPr>
      <w:r w:rsidRPr="008565A6">
        <w:t>community leaders’ and teams’ ability to self-regulate effective implementation performance.</w:t>
      </w:r>
    </w:p>
    <w:p w14:paraId="2978E974" w14:textId="19872872" w:rsidR="000A4F46" w:rsidRPr="008565A6" w:rsidRDefault="000A4F46" w:rsidP="000A4F46">
      <w:pPr>
        <w:rPr>
          <w:rFonts w:ascii="Libre Baskerville" w:hAnsi="Libre Baskerville" w:cs="Merriweather"/>
          <w:i/>
          <w:iCs/>
        </w:rPr>
      </w:pPr>
    </w:p>
    <w:p w14:paraId="00A02D38" w14:textId="7EF826F6" w:rsidR="000A4F46" w:rsidRPr="008565A6" w:rsidRDefault="000A4F46" w:rsidP="00716FDC">
      <w:r w:rsidRPr="008565A6">
        <w:t xml:space="preserve">A working alliance between ICTP regional support teams and support participants sets the foundation for all practice outcomes; it is the basis through which all other practice components and outcomes are nurtured. Through collaborative, equitable, and inclusive relationship-building </w:t>
      </w:r>
      <w:r w:rsidRPr="008565A6">
        <w:lastRenderedPageBreak/>
        <w:t xml:space="preserve">activities, working alliance is the foremost practice outcome to influence during any, if not all, support interactions. </w:t>
      </w:r>
      <w:r w:rsidRPr="00936D9D">
        <w:t xml:space="preserve">Implementation capacity and performance are well anchored in the </w:t>
      </w:r>
      <w:hyperlink r:id="rId13" w:history="1">
        <w:r w:rsidRPr="00716FDC">
          <w:rPr>
            <w:rStyle w:val="Hyperlink"/>
          </w:rPr>
          <w:t>ICTP integrated theory of change</w:t>
        </w:r>
      </w:hyperlink>
      <w:r w:rsidRPr="00936D9D">
        <w:t xml:space="preserve"> and set the ultimate outcomes of most external implementation support models in the field. </w:t>
      </w:r>
      <w:r w:rsidRPr="008565A6">
        <w:t>In the ICTP projects, the consideration of regional implementation capacity and performance—particularly across community leadership teams</w:t>
      </w:r>
      <w:r>
        <w:t xml:space="preserve"> (CLTs)</w:t>
      </w:r>
      <w:r w:rsidRPr="008565A6">
        <w:t xml:space="preserve">, </w:t>
      </w:r>
      <w:r>
        <w:t>CITs</w:t>
      </w:r>
      <w:r w:rsidRPr="008565A6">
        <w:t>, and community Triple P service providers—is essential. This recognizes both the horizontal (across service providers) and vertical (</w:t>
      </w:r>
      <w:r>
        <w:t>CLT</w:t>
      </w:r>
      <w:r w:rsidRPr="008565A6">
        <w:t xml:space="preserve">, </w:t>
      </w:r>
      <w:r>
        <w:t>CIT</w:t>
      </w:r>
      <w:r w:rsidRPr="008565A6">
        <w:t xml:space="preserve"> with a specific role supporting service providers implementing Triple P) scaling activities present in most regional Triple P efforts. Still, organization and system capacities may take months, if not years, to influence and require the active engagement of support participants to shape their own environments, likely in partnership with a broad array of co-creation partners and local actors. These environments are also influenced by external factors, such as funding, organizational and system priorities, turnover, and ongoing readiness and buy-in for change. Consequently, these are likely the most complex practice outcomes to influence. They take vision and intentionality to pursue and persistence and strong working alliances to achieve.</w:t>
      </w:r>
    </w:p>
    <w:p w14:paraId="1BF368CE" w14:textId="77777777" w:rsidR="000A4F46" w:rsidRPr="008565A6" w:rsidRDefault="000A4F46" w:rsidP="000A4F46"/>
    <w:p w14:paraId="1154E78A" w14:textId="2CF9B46F" w:rsidR="000A4F46" w:rsidRDefault="000A4F46" w:rsidP="00B33C37">
      <w:r w:rsidRPr="008565A6">
        <w:t>The remaining three practice outcomes are the building blocks of effective implementation support practice: (1) jointly established regional implementation performance goals on which to focus support; (2) community Triple P leaders’ and implementation team members’ knowledge, skills, abilities, and behaviors with regard to effective implementation practice; and (3) their abilities to collectively self-regulate effective implementation performance over time and without dependence on external implementation support. These short-term practice outcomes are directly influenced by ISPs through co-design activities, adult learning, coaching, and facilitation best practices that promote and reinforce self-regulation behaviors that maintain these outcomes.</w:t>
      </w:r>
      <w:r w:rsidR="00B33C37">
        <w:t xml:space="preserve"> </w:t>
      </w:r>
      <w:r w:rsidRPr="00B33C37">
        <w:rPr>
          <w:b/>
          <w:bCs/>
        </w:rPr>
        <w:t>Figure 6.1</w:t>
      </w:r>
      <w:r w:rsidRPr="008565A6">
        <w:t xml:space="preserve"> shows how the various practice outcomes are believed to influence, and be influenced by, each other. Primary influences are represented by dark arrows and secondary influences by grey arrows. For example, although increases in leaders’ and teams’ implementation knowledge, skills, and abilities (left middle box) are believed to primarily influence their abilities to self-regulate effective implementation practices (left bottom box), this self-regulation of effective implementation will likely create reciprocal opportunities to generalize implementation skills and abilities. Likewise, although self-regulation of effective implementation will primarily improve and sustain the implementation capacity and performance of an organization or system </w:t>
      </w:r>
      <w:r w:rsidRPr="008565A6">
        <w:lastRenderedPageBreak/>
        <w:t>(right middle box), the presence of such capacities and performance will increase reciprocal opportunities and demands for leaders and teams to self-regulate implementation.</w:t>
      </w:r>
    </w:p>
    <w:p w14:paraId="01E25AB2" w14:textId="77777777" w:rsidR="000A4F46" w:rsidRDefault="000A4F46" w:rsidP="000A4F46">
      <w:pPr>
        <w:pStyle w:val="Caption"/>
      </w:pPr>
      <w:r w:rsidRPr="00862AC5">
        <w:rPr>
          <w:b/>
          <w:bCs/>
        </w:rPr>
        <w:t>Figure 6.1</w:t>
      </w:r>
      <w:r w:rsidRPr="000A4F46">
        <w:t xml:space="preserve"> Conceptual Model of ICTP Implementation Support Practice Outcomes </w:t>
      </w:r>
      <w:r w:rsidRPr="000A4F46">
        <w:fldChar w:fldCharType="begin"/>
      </w:r>
      <w:r w:rsidRPr="000A4F46">
        <w:instrText xml:space="preserve"> ADDIN EN.CITE &lt;EndNote&gt;&lt;Cite&gt;&lt;Author&gt;Aldridge&lt;/Author&gt;&lt;Year&gt;2022&lt;/Year&gt;&lt;RecNum&gt;3735&lt;/RecNum&gt;&lt;DisplayText&gt;[13]&lt;/DisplayText&gt;&lt;record&gt;&lt;rec-number&gt;3735&lt;/rec-number&gt;&lt;foreign-keys&gt;&lt;key app="EN" db-id="92tw0sxaredrdoeva2ovde9md0ept0ezp55z" timestamp="0"&gt;3735&lt;/key&gt;&lt;/foreign-keys&gt;&lt;ref-type name="Journal Article"&gt;17&lt;/ref-type&gt;&lt;contributors&gt;&lt;authors&gt;&lt;author&gt;Aldridge, W. A., II&lt;/author&gt;&lt;author&gt;Roppolo, R. H.&lt;/author&gt;&lt;author&gt;Brown, J.&lt;/author&gt;&lt;author&gt;Bumbarger, B. K.&lt;/author&gt;&lt;author&gt;Boothroyd, R. I.&lt;/author&gt;&lt;/authors&gt;&lt;/contributors&gt;&lt;titles&gt;&lt;title&gt;Core Practice Components and Outcomes of External Implementation Support: A Conceptual Model and Case Examples to Guide Research and Practice [Manuscript submitted for publication]&lt;/title&gt;&lt;/titles&gt;&lt;dates&gt;&lt;year&gt;2022&lt;/year&gt;&lt;/dates&gt;&lt;urls&gt;&lt;/urls&gt;&lt;/record&gt;&lt;/Cite&gt;&lt;/EndNote&gt;</w:instrText>
      </w:r>
      <w:r w:rsidRPr="000A4F46">
        <w:fldChar w:fldCharType="separate"/>
      </w:r>
      <w:r w:rsidRPr="000A4F46">
        <w:t>[1]</w:t>
      </w:r>
      <w:r w:rsidRPr="000A4F46">
        <w:fldChar w:fldCharType="end"/>
      </w:r>
      <w:r w:rsidRPr="000A4F46">
        <w:t xml:space="preserve"> </w:t>
      </w:r>
    </w:p>
    <w:p w14:paraId="0C5DB12E" w14:textId="385FC285" w:rsidR="000A4F46" w:rsidRDefault="00B33C37" w:rsidP="00B33C37">
      <w:r>
        <w:rPr>
          <w:noProof/>
        </w:rPr>
        <w:drawing>
          <wp:inline distT="0" distB="0" distL="0" distR="0" wp14:anchorId="66276D11" wp14:editId="71D569E1">
            <wp:extent cx="3310890" cy="2062497"/>
            <wp:effectExtent l="0" t="0" r="3810" b="0"/>
            <wp:docPr id="442738546" name="Picture 1" descr="A diagram of a work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738546" name="Picture 1" descr="A diagram of a work plan&#10;&#10;Description automatically generated"/>
                    <pic:cNvPicPr/>
                  </pic:nvPicPr>
                  <pic:blipFill rotWithShape="1">
                    <a:blip r:embed="rId14" cstate="print">
                      <a:extLst>
                        <a:ext uri="{28A0092B-C50C-407E-A947-70E740481C1C}">
                          <a14:useLocalDpi xmlns:a14="http://schemas.microsoft.com/office/drawing/2010/main" val="0"/>
                        </a:ext>
                      </a:extLst>
                    </a:blip>
                    <a:srcRect r="14528"/>
                    <a:stretch/>
                  </pic:blipFill>
                  <pic:spPr bwMode="auto">
                    <a:xfrm>
                      <a:off x="0" y="0"/>
                      <a:ext cx="3335507" cy="2077832"/>
                    </a:xfrm>
                    <a:prstGeom prst="rect">
                      <a:avLst/>
                    </a:prstGeom>
                    <a:ln>
                      <a:noFill/>
                    </a:ln>
                    <a:extLst>
                      <a:ext uri="{53640926-AAD7-44D8-BBD7-CCE9431645EC}">
                        <a14:shadowObscured xmlns:a14="http://schemas.microsoft.com/office/drawing/2010/main"/>
                      </a:ext>
                    </a:extLst>
                  </pic:spPr>
                </pic:pic>
              </a:graphicData>
            </a:graphic>
          </wp:inline>
        </w:drawing>
      </w:r>
    </w:p>
    <w:sectPr w:rsidR="000A4F46" w:rsidSect="005871F4">
      <w:headerReference w:type="default" r:id="rId15"/>
      <w:footerReference w:type="default" r:id="rId16"/>
      <w:pgSz w:w="12240" w:h="15840"/>
      <w:pgMar w:top="1440" w:right="1080" w:bottom="1829" w:left="1080" w:header="720" w:footer="792" w:gutter="0"/>
      <w:pgNumType w:start="9"/>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CB2D5" w14:textId="77777777" w:rsidR="008D7B36" w:rsidRDefault="008D7B36" w:rsidP="005F3829">
      <w:r>
        <w:separator/>
      </w:r>
    </w:p>
  </w:endnote>
  <w:endnote w:type="continuationSeparator" w:id="0">
    <w:p w14:paraId="162CCF60" w14:textId="77777777" w:rsidR="008D7B36" w:rsidRDefault="008D7B36" w:rsidP="005F3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Open Sans SemiBold">
    <w:panose1 w:val="020B0706030804020204"/>
    <w:charset w:val="00"/>
    <w:family w:val="swiss"/>
    <w:pitch w:val="variable"/>
    <w:sig w:usb0="E00002EF" w:usb1="4000205B" w:usb2="00000028" w:usb3="00000000" w:csb0="0000019F" w:csb1="00000000"/>
  </w:font>
  <w:font w:name="Libre Baskerville">
    <w:panose1 w:val="02000000000000000000"/>
    <w:charset w:val="00"/>
    <w:family w:val="auto"/>
    <w:pitch w:val="variable"/>
    <w:sig w:usb0="A00000BF" w:usb1="5000005B" w:usb2="00000000" w:usb3="00000000" w:csb0="00000093"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E10002FF" w:usb1="5000ECFF" w:usb2="00000021" w:usb3="00000000" w:csb0="0000019F" w:csb1="00000000"/>
  </w:font>
  <w:font w:name="Merriweather">
    <w:panose1 w:val="020000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1272893270"/>
      <w:docPartObj>
        <w:docPartGallery w:val="Page Numbers (Top of Page)"/>
        <w:docPartUnique/>
      </w:docPartObj>
    </w:sdtPr>
    <w:sdtContent>
      <w:p w14:paraId="77BD3DF6" w14:textId="6FDEE474" w:rsidR="00CC4915" w:rsidRPr="00086FED" w:rsidRDefault="0097475F" w:rsidP="00CC4915">
        <w:pPr>
          <w:ind w:left="0"/>
          <w:rPr>
            <w:rFonts w:ascii="Libre Baskerville" w:hAnsi="Libre Baskerville"/>
            <w:color w:val="002060"/>
            <w:sz w:val="52"/>
            <w:szCs w:val="52"/>
          </w:rPr>
        </w:pPr>
        <w:r>
          <w:fldChar w:fldCharType="begin"/>
        </w:r>
        <w:r>
          <w:instrText xml:space="preserve"> PAGE   \* MERGEFORMAT </w:instrText>
        </w:r>
        <w:r>
          <w:fldChar w:fldCharType="separate"/>
        </w:r>
        <w:r>
          <w:rPr>
            <w:noProof/>
          </w:rPr>
          <w:t>2</w:t>
        </w:r>
        <w:r>
          <w:fldChar w:fldCharType="end"/>
        </w:r>
        <w:r w:rsidR="005F3829">
          <w:t xml:space="preserve">  </w:t>
        </w:r>
        <w:r w:rsidR="000A4F46">
          <w:rPr>
            <w:rFonts w:eastAsia="Lato" w:cs="Open Sans"/>
            <w:color w:val="002060"/>
            <w:sz w:val="20"/>
            <w:szCs w:val="20"/>
          </w:rPr>
          <w:t>I</w:t>
        </w:r>
        <w:r w:rsidR="00CC4915" w:rsidRPr="00CC4915">
          <w:rPr>
            <w:rFonts w:eastAsia="Lato" w:cs="Open Sans"/>
            <w:color w:val="002060"/>
            <w:sz w:val="20"/>
            <w:szCs w:val="20"/>
          </w:rPr>
          <w:t>CT</w:t>
        </w:r>
        <w:r w:rsidR="000A4F46">
          <w:rPr>
            <w:rFonts w:eastAsia="Lato" w:cs="Open Sans"/>
            <w:color w:val="002060"/>
            <w:sz w:val="20"/>
            <w:szCs w:val="20"/>
          </w:rPr>
          <w:t>P IMPLEMENTATION</w:t>
        </w:r>
        <w:r w:rsidR="00CC4915" w:rsidRPr="00CC4915">
          <w:rPr>
            <w:rFonts w:eastAsia="Lato" w:cs="Open Sans"/>
            <w:color w:val="002060"/>
            <w:sz w:val="20"/>
            <w:szCs w:val="20"/>
          </w:rPr>
          <w:t xml:space="preserve"> S</w:t>
        </w:r>
        <w:r w:rsidR="000A4F46">
          <w:rPr>
            <w:rFonts w:eastAsia="Lato" w:cs="Open Sans"/>
            <w:color w:val="002060"/>
            <w:sz w:val="20"/>
            <w:szCs w:val="20"/>
          </w:rPr>
          <w:t>UPPORT</w:t>
        </w:r>
        <w:r w:rsidR="00CC4915" w:rsidRPr="00CC4915">
          <w:rPr>
            <w:rFonts w:eastAsia="Lato" w:cs="Open Sans"/>
            <w:color w:val="002060"/>
            <w:sz w:val="20"/>
            <w:szCs w:val="20"/>
          </w:rPr>
          <w:t xml:space="preserve"> </w:t>
        </w:r>
        <w:r w:rsidR="000A4F46">
          <w:rPr>
            <w:rFonts w:eastAsia="Lato" w:cs="Open Sans"/>
            <w:color w:val="002060"/>
            <w:sz w:val="20"/>
            <w:szCs w:val="20"/>
          </w:rPr>
          <w:t>PRACTICE AT THE REGIONAL LEVEL</w:t>
        </w:r>
      </w:p>
      <w:p w14:paraId="31FF0A9E" w14:textId="77777777" w:rsidR="00B661F5" w:rsidRDefault="00000000" w:rsidP="005F3829">
        <w:pPr>
          <w:pStyle w:val="TableBody"/>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A1914" w14:textId="77777777" w:rsidR="008D7B36" w:rsidRDefault="008D7B36" w:rsidP="005F3829">
      <w:r>
        <w:separator/>
      </w:r>
    </w:p>
  </w:footnote>
  <w:footnote w:type="continuationSeparator" w:id="0">
    <w:p w14:paraId="0A73D824" w14:textId="77777777" w:rsidR="008D7B36" w:rsidRDefault="008D7B36" w:rsidP="005F38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01F41" w14:textId="06C759DF" w:rsidR="00805374" w:rsidRDefault="00805374">
    <w:pPr>
      <w:pStyle w:val="Header"/>
    </w:pPr>
    <w:r>
      <w:rPr>
        <w:noProof/>
      </w:rPr>
      <mc:AlternateContent>
        <mc:Choice Requires="wps">
          <w:drawing>
            <wp:anchor distT="0" distB="0" distL="114300" distR="114300" simplePos="0" relativeHeight="251659264" behindDoc="0" locked="0" layoutInCell="1" allowOverlap="1" wp14:anchorId="28CF7D3B" wp14:editId="57B85136">
              <wp:simplePos x="0" y="0"/>
              <wp:positionH relativeFrom="column">
                <wp:posOffset>-65314</wp:posOffset>
              </wp:positionH>
              <wp:positionV relativeFrom="paragraph">
                <wp:posOffset>-432435</wp:posOffset>
              </wp:positionV>
              <wp:extent cx="508635" cy="432487"/>
              <wp:effectExtent l="0" t="0" r="6350" b="0"/>
              <wp:wrapNone/>
              <wp:docPr id="424226375" name="Rectangle 1"/>
              <wp:cNvGraphicFramePr/>
              <a:graphic xmlns:a="http://schemas.openxmlformats.org/drawingml/2006/main">
                <a:graphicData uri="http://schemas.microsoft.com/office/word/2010/wordprocessingShape">
                  <wps:wsp>
                    <wps:cNvSpPr/>
                    <wps:spPr>
                      <a:xfrm>
                        <a:off x="0" y="0"/>
                        <a:ext cx="508635" cy="432487"/>
                      </a:xfrm>
                      <a:prstGeom prst="rect">
                        <a:avLst/>
                      </a:prstGeom>
                      <a:solidFill>
                        <a:srgbClr val="384975"/>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du="http://schemas.microsoft.com/office/word/2023/wordml/word16du">
          <w:pict>
            <v:rect w14:anchorId="28CF7D3B" id="Rectangle 1" o:spid="_x0000_s1027" style="position:absolute;left:0;text-align:left;margin-left:-5.15pt;margin-top:-34.05pt;width:40.05pt;height:34.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" fillcolor="#384975" stroked="f" strokeweight="1pt">
              <v:textbox>
                <w:txbxContent>
                  <w:p w14:paraId="77A725AE" w14:textId="77777777" w:rsidR="00805374" w:rsidRDefault="00805374" w:rsidP="00805374">
                    <w:pPr>
                      <w:ind w:left="0"/>
                      <w:jc w:val="center"/>
                      <w:rPr>
                        <w:sz w:val="13"/>
                        <w:szCs w:val="13"/>
                      </w:rPr>
                    </w:pPr>
                    <w:r w:rsidRPr="0061580A">
                      <w:rPr>
                        <w:sz w:val="13"/>
                        <w:szCs w:val="13"/>
                      </w:rPr>
                      <w:t>BRIEF</w:t>
                    </w:r>
                  </w:p>
                  <w:p w14:paraId="625D88AF" w14:textId="6F272A22" w:rsidR="00805374" w:rsidRDefault="00805374" w:rsidP="00805374">
                    <w:pPr>
                      <w:ind w:left="0"/>
                      <w:jc w:val="center"/>
                    </w:pPr>
                    <w:r>
                      <w:t>6</w:t>
                    </w: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905FC"/>
    <w:multiLevelType w:val="hybridMultilevel"/>
    <w:tmpl w:val="16E47228"/>
    <w:lvl w:ilvl="0" w:tplc="EF1208A6">
      <w:start w:val="1"/>
      <w:numFmt w:val="bullet"/>
      <w:pStyle w:val="CallOutBox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BE04E2"/>
    <w:multiLevelType w:val="hybridMultilevel"/>
    <w:tmpl w:val="54C0E082"/>
    <w:lvl w:ilvl="0" w:tplc="FFFFFFFF">
      <w:start w:val="1"/>
      <w:numFmt w:val="bullet"/>
      <w:lvlText w:val=""/>
      <w:lvlJc w:val="left"/>
      <w:pPr>
        <w:ind w:left="504" w:hanging="216"/>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F691502"/>
    <w:multiLevelType w:val="hybridMultilevel"/>
    <w:tmpl w:val="6A886624"/>
    <w:lvl w:ilvl="0" w:tplc="E446E712">
      <w:start w:val="1"/>
      <w:numFmt w:val="bullet"/>
      <w:pStyle w:val="ListBullet"/>
      <w:lvlText w:val=""/>
      <w:lvlJc w:val="left"/>
      <w:pPr>
        <w:ind w:left="504" w:hanging="216"/>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2D78"/>
    <w:multiLevelType w:val="hybridMultilevel"/>
    <w:tmpl w:val="CA4A2C74"/>
    <w:lvl w:ilvl="0" w:tplc="C9EE3F58">
      <w:start w:val="1"/>
      <w:numFmt w:val="decimal"/>
      <w:pStyle w:val="textAcknowledgementList"/>
      <w:lvlText w:val="%1."/>
      <w:lvlJc w:val="left"/>
      <w:pPr>
        <w:ind w:left="648"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3DA4C74"/>
    <w:multiLevelType w:val="multilevel"/>
    <w:tmpl w:val="530ECD6C"/>
    <w:styleLink w:val="CurrentList9"/>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47304ED8"/>
    <w:multiLevelType w:val="hybridMultilevel"/>
    <w:tmpl w:val="72324472"/>
    <w:lvl w:ilvl="0" w:tplc="C0F61D78">
      <w:start w:val="1"/>
      <w:numFmt w:val="decimal"/>
      <w:pStyle w:val="Footer"/>
      <w:lvlText w:val="[%1]"/>
      <w:lvlJc w:val="left"/>
      <w:pPr>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1A29E0"/>
    <w:multiLevelType w:val="multilevel"/>
    <w:tmpl w:val="2D8830A8"/>
    <w:styleLink w:val="CurrentList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48218D"/>
    <w:multiLevelType w:val="hybridMultilevel"/>
    <w:tmpl w:val="7448540A"/>
    <w:lvl w:ilvl="0" w:tplc="91444068">
      <w:start w:val="1"/>
      <w:numFmt w:val="decimal"/>
      <w:lvlText w:val="[%1]"/>
      <w:lvlJc w:val="left"/>
      <w:pPr>
        <w:ind w:left="720" w:hanging="360"/>
      </w:pPr>
      <w:rPr>
        <w:rFonts w:asciiTheme="minorHAnsi" w:hAnsiTheme="minorHAnsi" w:cstheme="minorHAnsi" w:hint="default"/>
        <w:b w:val="0"/>
        <w:b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FE6393"/>
    <w:multiLevelType w:val="multilevel"/>
    <w:tmpl w:val="AE6A85EC"/>
    <w:styleLink w:val="CurrentList6"/>
    <w:lvl w:ilvl="0">
      <w:start w:val="1"/>
      <w:numFmt w:val="decimal"/>
      <w:lvlText w:val="%1."/>
      <w:lvlJc w:val="left"/>
      <w:pPr>
        <w:ind w:left="720" w:hanging="360"/>
      </w:p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65E13E92"/>
    <w:multiLevelType w:val="hybridMultilevel"/>
    <w:tmpl w:val="038C7FDC"/>
    <w:lvl w:ilvl="0" w:tplc="A0161BE6">
      <w:start w:val="1"/>
      <w:numFmt w:val="bullet"/>
      <w:pStyle w:val="blockSubBullets"/>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6127EE2"/>
    <w:multiLevelType w:val="hybridMultilevel"/>
    <w:tmpl w:val="853482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5E6DE1"/>
    <w:multiLevelType w:val="hybridMultilevel"/>
    <w:tmpl w:val="D19A8C22"/>
    <w:lvl w:ilvl="0" w:tplc="6A36F532">
      <w:start w:val="1"/>
      <w:numFmt w:val="bullet"/>
      <w:pStyle w:val="Table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7E8494D"/>
    <w:multiLevelType w:val="hybridMultilevel"/>
    <w:tmpl w:val="AD681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6877472">
    <w:abstractNumId w:val="11"/>
  </w:num>
  <w:num w:numId="2" w16cid:durableId="1573924017">
    <w:abstractNumId w:val="2"/>
  </w:num>
  <w:num w:numId="3" w16cid:durableId="442841348">
    <w:abstractNumId w:val="9"/>
  </w:num>
  <w:num w:numId="4" w16cid:durableId="1473205752">
    <w:abstractNumId w:val="5"/>
  </w:num>
  <w:num w:numId="5" w16cid:durableId="2119593424">
    <w:abstractNumId w:val="0"/>
  </w:num>
  <w:num w:numId="6" w16cid:durableId="1863543625">
    <w:abstractNumId w:val="1"/>
  </w:num>
  <w:num w:numId="7" w16cid:durableId="1337877168">
    <w:abstractNumId w:val="4"/>
  </w:num>
  <w:num w:numId="8" w16cid:durableId="1026907260">
    <w:abstractNumId w:val="8"/>
  </w:num>
  <w:num w:numId="9" w16cid:durableId="1047148661">
    <w:abstractNumId w:val="6"/>
  </w:num>
  <w:num w:numId="10" w16cid:durableId="223489745">
    <w:abstractNumId w:val="7"/>
  </w:num>
  <w:num w:numId="11" w16cid:durableId="409929883">
    <w:abstractNumId w:val="3"/>
  </w:num>
  <w:num w:numId="12" w16cid:durableId="689374353">
    <w:abstractNumId w:val="12"/>
  </w:num>
  <w:num w:numId="13" w16cid:durableId="2086367455">
    <w:abstractNumId w:val="13"/>
  </w:num>
  <w:num w:numId="14" w16cid:durableId="951518166">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384"/>
    <w:rsid w:val="0000345F"/>
    <w:rsid w:val="00003816"/>
    <w:rsid w:val="00007DE4"/>
    <w:rsid w:val="00021BA9"/>
    <w:rsid w:val="00024A9D"/>
    <w:rsid w:val="00033BF7"/>
    <w:rsid w:val="00035F7D"/>
    <w:rsid w:val="00041161"/>
    <w:rsid w:val="00043857"/>
    <w:rsid w:val="00065645"/>
    <w:rsid w:val="00071496"/>
    <w:rsid w:val="00077C9B"/>
    <w:rsid w:val="00081BE1"/>
    <w:rsid w:val="00086FED"/>
    <w:rsid w:val="00091485"/>
    <w:rsid w:val="000935D4"/>
    <w:rsid w:val="000A0D7C"/>
    <w:rsid w:val="000A458D"/>
    <w:rsid w:val="000A4AA4"/>
    <w:rsid w:val="000A4F46"/>
    <w:rsid w:val="000A65A5"/>
    <w:rsid w:val="000B5263"/>
    <w:rsid w:val="000C235D"/>
    <w:rsid w:val="000D1724"/>
    <w:rsid w:val="000D554F"/>
    <w:rsid w:val="000E6E43"/>
    <w:rsid w:val="000F6119"/>
    <w:rsid w:val="000F791B"/>
    <w:rsid w:val="00103DF4"/>
    <w:rsid w:val="00110010"/>
    <w:rsid w:val="00132FD0"/>
    <w:rsid w:val="00137C2C"/>
    <w:rsid w:val="001403B6"/>
    <w:rsid w:val="00140E60"/>
    <w:rsid w:val="00153E7E"/>
    <w:rsid w:val="00156841"/>
    <w:rsid w:val="00162E42"/>
    <w:rsid w:val="00163883"/>
    <w:rsid w:val="001736B2"/>
    <w:rsid w:val="00191650"/>
    <w:rsid w:val="001A122C"/>
    <w:rsid w:val="001B3110"/>
    <w:rsid w:val="001C5AC8"/>
    <w:rsid w:val="001E7394"/>
    <w:rsid w:val="00214BDF"/>
    <w:rsid w:val="00221D22"/>
    <w:rsid w:val="00245ACC"/>
    <w:rsid w:val="002556A0"/>
    <w:rsid w:val="00257E81"/>
    <w:rsid w:val="00260CEA"/>
    <w:rsid w:val="00261B51"/>
    <w:rsid w:val="002643F7"/>
    <w:rsid w:val="00265F66"/>
    <w:rsid w:val="00271354"/>
    <w:rsid w:val="00281DC3"/>
    <w:rsid w:val="002938A9"/>
    <w:rsid w:val="00297814"/>
    <w:rsid w:val="002A5798"/>
    <w:rsid w:val="002A7CD7"/>
    <w:rsid w:val="002A7D42"/>
    <w:rsid w:val="002C6473"/>
    <w:rsid w:val="002E0546"/>
    <w:rsid w:val="002E6E87"/>
    <w:rsid w:val="002F02AE"/>
    <w:rsid w:val="002F3C1D"/>
    <w:rsid w:val="00302A43"/>
    <w:rsid w:val="0033373A"/>
    <w:rsid w:val="0034610F"/>
    <w:rsid w:val="003562E9"/>
    <w:rsid w:val="00362DA3"/>
    <w:rsid w:val="00364AC2"/>
    <w:rsid w:val="00366B4C"/>
    <w:rsid w:val="00366FEF"/>
    <w:rsid w:val="00380815"/>
    <w:rsid w:val="00390120"/>
    <w:rsid w:val="003D45D3"/>
    <w:rsid w:val="003D5CEB"/>
    <w:rsid w:val="003F0284"/>
    <w:rsid w:val="00400456"/>
    <w:rsid w:val="00400DC1"/>
    <w:rsid w:val="00417284"/>
    <w:rsid w:val="00437681"/>
    <w:rsid w:val="00443169"/>
    <w:rsid w:val="004515BC"/>
    <w:rsid w:val="0045167A"/>
    <w:rsid w:val="00465D8D"/>
    <w:rsid w:val="0047287D"/>
    <w:rsid w:val="00473E69"/>
    <w:rsid w:val="00475787"/>
    <w:rsid w:val="00480593"/>
    <w:rsid w:val="004836BB"/>
    <w:rsid w:val="0048504D"/>
    <w:rsid w:val="004932B6"/>
    <w:rsid w:val="00495E90"/>
    <w:rsid w:val="004974C5"/>
    <w:rsid w:val="004A20EF"/>
    <w:rsid w:val="004C7BC2"/>
    <w:rsid w:val="004C7C6B"/>
    <w:rsid w:val="004D1366"/>
    <w:rsid w:val="004D30DC"/>
    <w:rsid w:val="004E3CDE"/>
    <w:rsid w:val="004E50F5"/>
    <w:rsid w:val="004F1E39"/>
    <w:rsid w:val="004F3458"/>
    <w:rsid w:val="004F4BE3"/>
    <w:rsid w:val="005041CD"/>
    <w:rsid w:val="00510884"/>
    <w:rsid w:val="00536F5E"/>
    <w:rsid w:val="00550E57"/>
    <w:rsid w:val="00562892"/>
    <w:rsid w:val="005655C2"/>
    <w:rsid w:val="00570D30"/>
    <w:rsid w:val="005871F4"/>
    <w:rsid w:val="00594461"/>
    <w:rsid w:val="005A2849"/>
    <w:rsid w:val="005B308E"/>
    <w:rsid w:val="005B3C1A"/>
    <w:rsid w:val="005C3DDB"/>
    <w:rsid w:val="005C6370"/>
    <w:rsid w:val="005C676B"/>
    <w:rsid w:val="005D1349"/>
    <w:rsid w:val="005F26B3"/>
    <w:rsid w:val="005F3829"/>
    <w:rsid w:val="00603553"/>
    <w:rsid w:val="006057C3"/>
    <w:rsid w:val="00607292"/>
    <w:rsid w:val="00620E3F"/>
    <w:rsid w:val="00623929"/>
    <w:rsid w:val="00637294"/>
    <w:rsid w:val="00640C20"/>
    <w:rsid w:val="0066240F"/>
    <w:rsid w:val="006707EF"/>
    <w:rsid w:val="00673DAC"/>
    <w:rsid w:val="00675E63"/>
    <w:rsid w:val="00682FD7"/>
    <w:rsid w:val="00695E8D"/>
    <w:rsid w:val="006A5B3F"/>
    <w:rsid w:val="006A637E"/>
    <w:rsid w:val="006A6FAD"/>
    <w:rsid w:val="006B2C82"/>
    <w:rsid w:val="006D39A7"/>
    <w:rsid w:val="006D3D88"/>
    <w:rsid w:val="006E4039"/>
    <w:rsid w:val="006F2507"/>
    <w:rsid w:val="006F5DDB"/>
    <w:rsid w:val="00713065"/>
    <w:rsid w:val="0071347A"/>
    <w:rsid w:val="00716FDC"/>
    <w:rsid w:val="00726376"/>
    <w:rsid w:val="00731EAF"/>
    <w:rsid w:val="00741FE6"/>
    <w:rsid w:val="00743A2C"/>
    <w:rsid w:val="00745E42"/>
    <w:rsid w:val="00760392"/>
    <w:rsid w:val="0076361D"/>
    <w:rsid w:val="00772A8A"/>
    <w:rsid w:val="00781718"/>
    <w:rsid w:val="007B02FD"/>
    <w:rsid w:val="007C21E5"/>
    <w:rsid w:val="007C3B6A"/>
    <w:rsid w:val="007F26DD"/>
    <w:rsid w:val="00802D83"/>
    <w:rsid w:val="00805374"/>
    <w:rsid w:val="00806A17"/>
    <w:rsid w:val="008234F4"/>
    <w:rsid w:val="008409ED"/>
    <w:rsid w:val="008461CE"/>
    <w:rsid w:val="00851604"/>
    <w:rsid w:val="00856661"/>
    <w:rsid w:val="00862AC5"/>
    <w:rsid w:val="008A0824"/>
    <w:rsid w:val="008B0C1A"/>
    <w:rsid w:val="008B28E1"/>
    <w:rsid w:val="008C1DE9"/>
    <w:rsid w:val="008C29B5"/>
    <w:rsid w:val="008D7B36"/>
    <w:rsid w:val="008E43E7"/>
    <w:rsid w:val="008F12BB"/>
    <w:rsid w:val="008F52B4"/>
    <w:rsid w:val="00905A69"/>
    <w:rsid w:val="0090628E"/>
    <w:rsid w:val="009112D9"/>
    <w:rsid w:val="00924435"/>
    <w:rsid w:val="0093507F"/>
    <w:rsid w:val="00936D9D"/>
    <w:rsid w:val="00940359"/>
    <w:rsid w:val="00940BB8"/>
    <w:rsid w:val="00961D50"/>
    <w:rsid w:val="00963B1C"/>
    <w:rsid w:val="009679D3"/>
    <w:rsid w:val="00972233"/>
    <w:rsid w:val="0097475F"/>
    <w:rsid w:val="00996BC5"/>
    <w:rsid w:val="009A1A77"/>
    <w:rsid w:val="009A730C"/>
    <w:rsid w:val="009D007D"/>
    <w:rsid w:val="009F582C"/>
    <w:rsid w:val="00A01436"/>
    <w:rsid w:val="00A02F5C"/>
    <w:rsid w:val="00A041B2"/>
    <w:rsid w:val="00A25946"/>
    <w:rsid w:val="00A2698C"/>
    <w:rsid w:val="00A36CF7"/>
    <w:rsid w:val="00A36E8E"/>
    <w:rsid w:val="00A519D9"/>
    <w:rsid w:val="00A67CC8"/>
    <w:rsid w:val="00A90EE2"/>
    <w:rsid w:val="00A97B53"/>
    <w:rsid w:val="00AA2423"/>
    <w:rsid w:val="00AA25E7"/>
    <w:rsid w:val="00AB13C1"/>
    <w:rsid w:val="00AB2D54"/>
    <w:rsid w:val="00AB3577"/>
    <w:rsid w:val="00AB5DA7"/>
    <w:rsid w:val="00AC050F"/>
    <w:rsid w:val="00AC3A14"/>
    <w:rsid w:val="00AC707E"/>
    <w:rsid w:val="00AD3759"/>
    <w:rsid w:val="00AE1DC4"/>
    <w:rsid w:val="00AE3384"/>
    <w:rsid w:val="00AE5B78"/>
    <w:rsid w:val="00AE5F4D"/>
    <w:rsid w:val="00AE7436"/>
    <w:rsid w:val="00AF1195"/>
    <w:rsid w:val="00AF1A5D"/>
    <w:rsid w:val="00AF4825"/>
    <w:rsid w:val="00B00140"/>
    <w:rsid w:val="00B01A12"/>
    <w:rsid w:val="00B14237"/>
    <w:rsid w:val="00B1451B"/>
    <w:rsid w:val="00B206EB"/>
    <w:rsid w:val="00B33543"/>
    <w:rsid w:val="00B33C37"/>
    <w:rsid w:val="00B450B3"/>
    <w:rsid w:val="00B53A18"/>
    <w:rsid w:val="00B557ED"/>
    <w:rsid w:val="00B62991"/>
    <w:rsid w:val="00B661F5"/>
    <w:rsid w:val="00B85377"/>
    <w:rsid w:val="00B97B2E"/>
    <w:rsid w:val="00BA019A"/>
    <w:rsid w:val="00BA0EC3"/>
    <w:rsid w:val="00BA1F88"/>
    <w:rsid w:val="00BA483A"/>
    <w:rsid w:val="00BC0A36"/>
    <w:rsid w:val="00BC3F4A"/>
    <w:rsid w:val="00BC4D08"/>
    <w:rsid w:val="00BC67E3"/>
    <w:rsid w:val="00BD61AC"/>
    <w:rsid w:val="00BF485A"/>
    <w:rsid w:val="00C020A9"/>
    <w:rsid w:val="00C07174"/>
    <w:rsid w:val="00C07AA8"/>
    <w:rsid w:val="00C15175"/>
    <w:rsid w:val="00C22C50"/>
    <w:rsid w:val="00C303CA"/>
    <w:rsid w:val="00C36DAF"/>
    <w:rsid w:val="00C55543"/>
    <w:rsid w:val="00C66CE8"/>
    <w:rsid w:val="00C81947"/>
    <w:rsid w:val="00C90063"/>
    <w:rsid w:val="00C90AA0"/>
    <w:rsid w:val="00CA4315"/>
    <w:rsid w:val="00CB56EA"/>
    <w:rsid w:val="00CC4915"/>
    <w:rsid w:val="00CD0399"/>
    <w:rsid w:val="00CF2E89"/>
    <w:rsid w:val="00D0354C"/>
    <w:rsid w:val="00D104E0"/>
    <w:rsid w:val="00D12C13"/>
    <w:rsid w:val="00D14A23"/>
    <w:rsid w:val="00D1502D"/>
    <w:rsid w:val="00D26B84"/>
    <w:rsid w:val="00D30173"/>
    <w:rsid w:val="00D3777C"/>
    <w:rsid w:val="00D51AD5"/>
    <w:rsid w:val="00D54EFD"/>
    <w:rsid w:val="00D679D1"/>
    <w:rsid w:val="00D87CDA"/>
    <w:rsid w:val="00DC5F80"/>
    <w:rsid w:val="00DE0C0E"/>
    <w:rsid w:val="00E31277"/>
    <w:rsid w:val="00E34815"/>
    <w:rsid w:val="00E4509A"/>
    <w:rsid w:val="00E46D98"/>
    <w:rsid w:val="00E95F35"/>
    <w:rsid w:val="00EC6BBE"/>
    <w:rsid w:val="00ED7F6F"/>
    <w:rsid w:val="00EE2295"/>
    <w:rsid w:val="00EF0823"/>
    <w:rsid w:val="00EF5222"/>
    <w:rsid w:val="00EF6837"/>
    <w:rsid w:val="00F05870"/>
    <w:rsid w:val="00F141FE"/>
    <w:rsid w:val="00F1585E"/>
    <w:rsid w:val="00F43780"/>
    <w:rsid w:val="00F44508"/>
    <w:rsid w:val="00F46C61"/>
    <w:rsid w:val="00F4702E"/>
    <w:rsid w:val="00F6081E"/>
    <w:rsid w:val="00F60EE3"/>
    <w:rsid w:val="00F75B7F"/>
    <w:rsid w:val="00F81167"/>
    <w:rsid w:val="00F85157"/>
    <w:rsid w:val="00FB4014"/>
    <w:rsid w:val="00FB6916"/>
    <w:rsid w:val="00FB75C0"/>
    <w:rsid w:val="00FB7EB3"/>
    <w:rsid w:val="00FC0D23"/>
    <w:rsid w:val="00FC7651"/>
    <w:rsid w:val="00FD7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E98F8"/>
  <w15:chartTrackingRefBased/>
  <w15:docId w15:val="{190DCDAC-F3DA-F340-ADDD-E5C737B9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829"/>
    <w:pPr>
      <w:spacing w:after="0" w:line="240" w:lineRule="auto"/>
      <w:ind w:left="2160"/>
    </w:pPr>
    <w:rPr>
      <w:rFonts w:ascii="Open Sans" w:eastAsia="Times New Roman" w:hAnsi="Open Sans" w:cs="Times New Roman"/>
      <w:color w:val="auto"/>
      <w:lang w:eastAsia="en-US"/>
    </w:rPr>
  </w:style>
  <w:style w:type="paragraph" w:styleId="Heading1">
    <w:name w:val="heading 1"/>
    <w:basedOn w:val="Normal"/>
    <w:next w:val="Normal"/>
    <w:link w:val="Heading1Char"/>
    <w:uiPriority w:val="9"/>
    <w:qFormat/>
    <w:rsid w:val="00024A9D"/>
    <w:pPr>
      <w:pageBreakBefore/>
      <w:spacing w:after="3600"/>
      <w:contextualSpacing/>
      <w:outlineLvl w:val="0"/>
    </w:pPr>
    <w:rPr>
      <w:rFonts w:eastAsiaTheme="majorEastAsia" w:cstheme="majorBidi"/>
      <w:i/>
      <w:iCs/>
      <w:noProof/>
      <w:color w:val="0070C0"/>
      <w:sz w:val="48"/>
      <w:szCs w:val="52"/>
    </w:rPr>
  </w:style>
  <w:style w:type="paragraph" w:styleId="Heading2">
    <w:name w:val="heading 2"/>
    <w:basedOn w:val="Normal"/>
    <w:next w:val="Normal"/>
    <w:link w:val="Heading2Char"/>
    <w:uiPriority w:val="9"/>
    <w:unhideWhenUsed/>
    <w:qFormat/>
    <w:rsid w:val="00024A9D"/>
    <w:pPr>
      <w:keepNext/>
      <w:keepLines/>
      <w:pBdr>
        <w:top w:val="single" w:sz="24" w:space="18" w:color="2A2A2A" w:themeColor="text2"/>
      </w:pBdr>
      <w:spacing w:after="320"/>
      <w:ind w:right="360"/>
      <w:contextualSpacing/>
      <w:outlineLvl w:val="1"/>
    </w:pPr>
    <w:rPr>
      <w:rFonts w:eastAsiaTheme="majorEastAsia" w:cstheme="majorBidi"/>
      <w:b/>
      <w:noProof/>
      <w:color w:val="205F55"/>
      <w:sz w:val="36"/>
      <w:szCs w:val="26"/>
    </w:rPr>
  </w:style>
  <w:style w:type="paragraph" w:styleId="Heading3">
    <w:name w:val="heading 3"/>
    <w:basedOn w:val="Quote"/>
    <w:next w:val="Normal"/>
    <w:link w:val="Heading3Char"/>
    <w:uiPriority w:val="9"/>
    <w:unhideWhenUsed/>
    <w:qFormat/>
    <w:rsid w:val="00A02F5C"/>
    <w:pPr>
      <w:tabs>
        <w:tab w:val="left" w:pos="8190"/>
      </w:tabs>
      <w:spacing w:before="240" w:after="240"/>
      <w:ind w:right="1440"/>
      <w:outlineLvl w:val="2"/>
    </w:pPr>
    <w:rPr>
      <w:b/>
      <w:bCs/>
      <w:i w:val="0"/>
      <w:color w:val="1A1863"/>
      <w:sz w:val="24"/>
    </w:rPr>
  </w:style>
  <w:style w:type="paragraph" w:styleId="Heading4">
    <w:name w:val="heading 4"/>
    <w:basedOn w:val="Heading3"/>
    <w:next w:val="Normal"/>
    <w:link w:val="Heading4Char"/>
    <w:uiPriority w:val="9"/>
    <w:unhideWhenUsed/>
    <w:qFormat/>
    <w:rsid w:val="00AE5B78"/>
    <w:pPr>
      <w:outlineLvl w:val="3"/>
    </w:pPr>
    <w:rPr>
      <w:rFonts w:cs="Open Sans"/>
      <w:color w:val="9F396B"/>
      <w:spacing w:val="20"/>
      <w:sz w:val="21"/>
      <w:szCs w:val="21"/>
    </w:rPr>
  </w:style>
  <w:style w:type="paragraph" w:styleId="Heading5">
    <w:name w:val="heading 5"/>
    <w:basedOn w:val="Normal"/>
    <w:next w:val="Normal"/>
    <w:link w:val="Heading5Char"/>
    <w:uiPriority w:val="9"/>
    <w:unhideWhenUsed/>
    <w:qFormat/>
    <w:rsid w:val="00E34815"/>
    <w:pPr>
      <w:keepNext/>
      <w:keepLines/>
      <w:spacing w:after="320"/>
      <w:contextualSpacing/>
      <w:outlineLvl w:val="4"/>
    </w:pPr>
    <w:rPr>
      <w:rFonts w:eastAsiaTheme="majorEastAsia" w:cs="Open Sans"/>
      <w:b/>
      <w:color w:val="205F55" w:themeColor="accent5" w:themeShade="BF"/>
      <w:sz w:val="24"/>
    </w:rPr>
  </w:style>
  <w:style w:type="paragraph" w:styleId="Heading6">
    <w:name w:val="heading 6"/>
    <w:basedOn w:val="SubTextforFigorTable"/>
    <w:next w:val="Normal"/>
    <w:link w:val="Heading6Char"/>
    <w:uiPriority w:val="9"/>
    <w:unhideWhenUsed/>
    <w:qFormat/>
    <w:rsid w:val="00963B1C"/>
    <w:pPr>
      <w:jc w:val="right"/>
      <w:outlineLvl w:val="5"/>
    </w:pPr>
    <w:rPr>
      <w:rFonts w:cs="Open Sans"/>
      <w:b/>
      <w:bCs/>
      <w:iCs w:val="0"/>
      <w:color w:val="5A3F20"/>
    </w:rPr>
  </w:style>
  <w:style w:type="paragraph" w:styleId="Heading7">
    <w:name w:val="heading 7"/>
    <w:basedOn w:val="Normal"/>
    <w:next w:val="Normal"/>
    <w:link w:val="Heading7Char"/>
    <w:uiPriority w:val="9"/>
    <w:unhideWhenUsed/>
    <w:qFormat/>
    <w:rsid w:val="00065645"/>
    <w:pPr>
      <w:keepNext/>
      <w:keepLines/>
      <w:spacing w:before="240" w:after="480"/>
      <w:contextualSpacing/>
      <w:outlineLvl w:val="6"/>
    </w:pPr>
    <w:rPr>
      <w:rFonts w:ascii="Open Sans SemiBold" w:eastAsiaTheme="majorEastAsia" w:hAnsi="Open Sans SemiBold" w:cstheme="majorBidi"/>
      <w:b/>
      <w:i/>
      <w:iCs/>
      <w:color w:val="9F396B"/>
      <w:sz w:val="24"/>
    </w:rPr>
  </w:style>
  <w:style w:type="paragraph" w:styleId="Heading8">
    <w:name w:val="heading 8"/>
    <w:basedOn w:val="Normal"/>
    <w:next w:val="Normal"/>
    <w:link w:val="Heading8Char"/>
    <w:uiPriority w:val="9"/>
    <w:semiHidden/>
    <w:unhideWhenUsed/>
    <w:qFormat/>
    <w:rsid w:val="00A36CF7"/>
    <w:pPr>
      <w:keepNext/>
      <w:keepLines/>
      <w:spacing w:after="240"/>
      <w:contextualSpacing/>
      <w:outlineLvl w:val="7"/>
    </w:pPr>
    <w:rPr>
      <w:rFonts w:eastAsiaTheme="majorEastAsia" w:cstheme="majorBidi"/>
      <w:b/>
      <w:i/>
      <w:sz w:val="16"/>
      <w:szCs w:val="21"/>
    </w:rPr>
  </w:style>
  <w:style w:type="paragraph" w:styleId="Heading9">
    <w:name w:val="heading 9"/>
    <w:basedOn w:val="Normal"/>
    <w:next w:val="Normal"/>
    <w:link w:val="Heading9Char"/>
    <w:uiPriority w:val="9"/>
    <w:semiHidden/>
    <w:unhideWhenUsed/>
    <w:qFormat/>
    <w:pPr>
      <w:keepNext/>
      <w:keepLines/>
      <w:spacing w:after="240"/>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aliases w:val="Reference List"/>
    <w:basedOn w:val="ListParagraph"/>
    <w:link w:val="FooterChar"/>
    <w:uiPriority w:val="99"/>
    <w:unhideWhenUsed/>
    <w:qFormat/>
    <w:rsid w:val="00C90063"/>
    <w:pPr>
      <w:numPr>
        <w:numId w:val="4"/>
      </w:numPr>
      <w:spacing w:after="160" w:line="259" w:lineRule="auto"/>
    </w:pPr>
    <w:rPr>
      <w:rFonts w:cs="Open Sans"/>
      <w:sz w:val="20"/>
      <w:szCs w:val="20"/>
    </w:rPr>
  </w:style>
  <w:style w:type="character" w:customStyle="1" w:styleId="FooterChar">
    <w:name w:val="Footer Char"/>
    <w:aliases w:val="Reference List Char"/>
    <w:basedOn w:val="DefaultParagraphFont"/>
    <w:link w:val="Footer"/>
    <w:uiPriority w:val="99"/>
    <w:rsid w:val="00C90063"/>
    <w:rPr>
      <w:rFonts w:ascii="Open Sans" w:eastAsia="Times New Roman" w:hAnsi="Open Sans" w:cs="Open Sans"/>
      <w:color w:val="auto"/>
      <w:sz w:val="20"/>
      <w:szCs w:val="20"/>
      <w:lang w:eastAsia="en-US"/>
    </w:rPr>
  </w:style>
  <w:style w:type="character" w:customStyle="1" w:styleId="Heading1Char">
    <w:name w:val="Heading 1 Char"/>
    <w:basedOn w:val="DefaultParagraphFont"/>
    <w:link w:val="Heading1"/>
    <w:uiPriority w:val="9"/>
    <w:rsid w:val="00024A9D"/>
    <w:rPr>
      <w:rFonts w:ascii="Open Sans" w:eastAsiaTheme="majorEastAsia" w:hAnsi="Open Sans" w:cstheme="majorBidi"/>
      <w:i/>
      <w:iCs/>
      <w:noProof/>
      <w:color w:val="0070C0"/>
      <w:sz w:val="48"/>
      <w:szCs w:val="52"/>
      <w:lang w:eastAsia="en-US"/>
    </w:rPr>
  </w:style>
  <w:style w:type="character" w:customStyle="1" w:styleId="Heading2Char">
    <w:name w:val="Heading 2 Char"/>
    <w:basedOn w:val="DefaultParagraphFont"/>
    <w:link w:val="Heading2"/>
    <w:uiPriority w:val="9"/>
    <w:rsid w:val="00024A9D"/>
    <w:rPr>
      <w:rFonts w:ascii="Open Sans" w:eastAsiaTheme="majorEastAsia" w:hAnsi="Open Sans" w:cstheme="majorBidi"/>
      <w:b/>
      <w:noProof/>
      <w:color w:val="205F55"/>
      <w:sz w:val="36"/>
      <w:szCs w:val="26"/>
      <w:lang w:eastAsia="en-US"/>
    </w:rPr>
  </w:style>
  <w:style w:type="paragraph" w:styleId="ListBullet">
    <w:name w:val="List Bullet"/>
    <w:basedOn w:val="ListParagraph"/>
    <w:uiPriority w:val="10"/>
    <w:qFormat/>
    <w:rsid w:val="005F3829"/>
    <w:pPr>
      <w:numPr>
        <w:numId w:val="2"/>
      </w:numPr>
      <w:tabs>
        <w:tab w:val="left" w:pos="2520"/>
      </w:tabs>
      <w:ind w:left="2430" w:hanging="270"/>
    </w:pPr>
    <w:rPr>
      <w:sz w:val="2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rsid w:val="004836BB"/>
    <w:pPr>
      <w:spacing w:before="400" w:after="520"/>
      <w:contextualSpacing/>
    </w:pPr>
    <w:rPr>
      <w:b/>
      <w:iCs/>
      <w:sz w:val="40"/>
    </w:rPr>
  </w:style>
  <w:style w:type="character" w:customStyle="1" w:styleId="IntenseQuoteChar">
    <w:name w:val="Intense Quote Char"/>
    <w:basedOn w:val="DefaultParagraphFont"/>
    <w:link w:val="IntenseQuote"/>
    <w:uiPriority w:val="30"/>
    <w:rsid w:val="004836BB"/>
    <w:rPr>
      <w:rFonts w:ascii="Open Sans" w:eastAsia="Times New Roman" w:hAnsi="Open Sans" w:cs="Times New Roman"/>
      <w:b/>
      <w:iCs/>
      <w:color w:val="auto"/>
      <w:sz w:val="40"/>
      <w:lang w:eastAsia="en-US"/>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sid w:val="00A02F5C"/>
    <w:rPr>
      <w:rFonts w:ascii="Open Sans" w:eastAsia="Times New Roman" w:hAnsi="Open Sans" w:cs="Times New Roman"/>
      <w:b/>
      <w:bCs/>
      <w:iCs/>
      <w:color w:val="1A1863"/>
      <w:sz w:val="24"/>
      <w:lang w:eastAsia="en-US"/>
    </w:rPr>
  </w:style>
  <w:style w:type="character" w:customStyle="1" w:styleId="Heading4Char">
    <w:name w:val="Heading 4 Char"/>
    <w:basedOn w:val="DefaultParagraphFont"/>
    <w:link w:val="Heading4"/>
    <w:uiPriority w:val="9"/>
    <w:rsid w:val="00AE5B78"/>
    <w:rPr>
      <w:rFonts w:ascii="Open Sans" w:eastAsia="Times New Roman" w:hAnsi="Open Sans" w:cs="Open Sans"/>
      <w:b/>
      <w:bCs/>
      <w:iCs/>
      <w:color w:val="9F396B"/>
      <w:spacing w:val="20"/>
      <w:sz w:val="21"/>
      <w:szCs w:val="21"/>
      <w:lang w:eastAsia="en-US"/>
    </w:rPr>
  </w:style>
  <w:style w:type="character" w:customStyle="1" w:styleId="Heading5Char">
    <w:name w:val="Heading 5 Char"/>
    <w:basedOn w:val="DefaultParagraphFont"/>
    <w:link w:val="Heading5"/>
    <w:uiPriority w:val="9"/>
    <w:rsid w:val="00E34815"/>
    <w:rPr>
      <w:rFonts w:ascii="Open Sans" w:eastAsiaTheme="majorEastAsia" w:hAnsi="Open Sans" w:cs="Open Sans"/>
      <w:b/>
      <w:color w:val="205F55" w:themeColor="accent5" w:themeShade="BF"/>
      <w:sz w:val="24"/>
      <w:lang w:eastAsia="en-US"/>
    </w:rPr>
  </w:style>
  <w:style w:type="character" w:customStyle="1" w:styleId="Heading6Char">
    <w:name w:val="Heading 6 Char"/>
    <w:basedOn w:val="DefaultParagraphFont"/>
    <w:link w:val="Heading6"/>
    <w:uiPriority w:val="9"/>
    <w:rsid w:val="00963B1C"/>
    <w:rPr>
      <w:rFonts w:ascii="Open Sans" w:eastAsia="Times New Roman" w:hAnsi="Open Sans" w:cs="Open Sans"/>
      <w:b/>
      <w:bCs/>
      <w:color w:val="5A3F20"/>
      <w:lang w:eastAsia="en-US"/>
    </w:rPr>
  </w:style>
  <w:style w:type="character" w:customStyle="1" w:styleId="Heading7Char">
    <w:name w:val="Heading 7 Char"/>
    <w:basedOn w:val="DefaultParagraphFont"/>
    <w:link w:val="Heading7"/>
    <w:uiPriority w:val="9"/>
    <w:rsid w:val="00065645"/>
    <w:rPr>
      <w:rFonts w:ascii="Open Sans SemiBold" w:eastAsiaTheme="majorEastAsia" w:hAnsi="Open Sans SemiBold" w:cstheme="majorBidi"/>
      <w:b/>
      <w:i/>
      <w:iCs/>
      <w:color w:val="9F396B"/>
      <w:sz w:val="24"/>
      <w:lang w:eastAsia="en-US"/>
    </w:rPr>
  </w:style>
  <w:style w:type="character" w:customStyle="1" w:styleId="Heading8Char">
    <w:name w:val="Heading 8 Char"/>
    <w:basedOn w:val="DefaultParagraphFont"/>
    <w:link w:val="Heading8"/>
    <w:uiPriority w:val="9"/>
    <w:semiHidden/>
    <w:rsid w:val="00A36CF7"/>
    <w:rPr>
      <w:rFonts w:ascii="Open Sans" w:eastAsiaTheme="majorEastAsia" w:hAnsi="Open Sans" w:cstheme="majorBidi"/>
      <w:b/>
      <w:i/>
      <w:color w:val="auto"/>
      <w:sz w:val="16"/>
      <w:szCs w:val="21"/>
      <w:lang w:eastAsia="en-US"/>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semiHidden/>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rsid w:val="00024A9D"/>
    <w:pPr>
      <w:spacing w:before="120" w:after="120"/>
      <w:contextualSpacing/>
    </w:pPr>
    <w:rPr>
      <w:iCs/>
      <w:sz w:val="18"/>
      <w:szCs w:val="18"/>
    </w:rPr>
  </w:style>
  <w:style w:type="paragraph" w:styleId="TOCHeading">
    <w:name w:val="TOC Heading"/>
    <w:basedOn w:val="Heading1"/>
    <w:next w:val="Normal"/>
    <w:uiPriority w:val="39"/>
    <w:semiHidden/>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ind w:left="2160"/>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rsid w:val="004836BB"/>
    <w:pPr>
      <w:spacing w:before="360" w:after="360"/>
      <w:contextualSpacing/>
    </w:pPr>
    <w:rPr>
      <w:i/>
      <w:iCs/>
      <w:color w:val="205F55" w:themeColor="accent5" w:themeShade="BF"/>
    </w:rPr>
  </w:style>
  <w:style w:type="character" w:customStyle="1" w:styleId="QuoteChar">
    <w:name w:val="Quote Char"/>
    <w:basedOn w:val="DefaultParagraphFont"/>
    <w:link w:val="Quote"/>
    <w:uiPriority w:val="29"/>
    <w:rsid w:val="004836BB"/>
    <w:rPr>
      <w:rFonts w:ascii="Open Sans" w:eastAsia="Times New Roman" w:hAnsi="Open Sans" w:cs="Times New Roman"/>
      <w:i/>
      <w:iCs/>
      <w:color w:val="205F55" w:themeColor="accent5" w:themeShade="BF"/>
      <w:lang w:eastAsia="en-US"/>
    </w:rPr>
  </w:style>
  <w:style w:type="paragraph" w:customStyle="1" w:styleId="CalloutforCalloutBox">
    <w:name w:val="Callout for Callout Box"/>
    <w:basedOn w:val="Normal"/>
    <w:qFormat/>
    <w:rsid w:val="000D1724"/>
    <w:pPr>
      <w:shd w:val="clear" w:color="auto" w:fill="D7E5EC" w:themeFill="accent2" w:themeFillTint="33"/>
    </w:pPr>
    <w:rPr>
      <w:rFonts w:eastAsia="Libre Baskerville"/>
      <w:i/>
      <w:iCs/>
    </w:rPr>
  </w:style>
  <w:style w:type="paragraph" w:styleId="ListNumber">
    <w:name w:val="List Number"/>
    <w:basedOn w:val="Normal"/>
    <w:uiPriority w:val="11"/>
    <w:qFormat/>
    <w:pPr>
      <w:numPr>
        <w:numId w:val="1"/>
      </w:numPr>
      <w:spacing w:after="120"/>
    </w:pPr>
  </w:style>
  <w:style w:type="paragraph" w:styleId="BlockText">
    <w:name w:val="Block Text"/>
    <w:basedOn w:val="Normal"/>
    <w:uiPriority w:val="31"/>
    <w:unhideWhenUsed/>
    <w:rsid w:val="00362DA3"/>
    <w:pPr>
      <w:spacing w:after="120" w:line="221" w:lineRule="auto"/>
      <w:ind w:left="0"/>
      <w:contextualSpacing/>
    </w:pPr>
    <w:rPr>
      <w:rFonts w:eastAsiaTheme="minorHAnsi"/>
      <w:iCs/>
      <w:color w:val="FFFFFF" w:themeColor="background1"/>
      <w:lang w:eastAsia="ja-JP"/>
    </w:rPr>
  </w:style>
  <w:style w:type="character" w:styleId="Hyperlink">
    <w:name w:val="Hyperlink"/>
    <w:basedOn w:val="DefaultParagraphFont"/>
    <w:uiPriority w:val="99"/>
    <w:unhideWhenUsed/>
    <w:rsid w:val="001C5AC8"/>
    <w:rPr>
      <w:rFonts w:ascii="Open Sans" w:hAnsi="Open Sans"/>
      <w:color w:val="007FAE"/>
      <w:sz w:val="22"/>
      <w:u w:val="single"/>
    </w:rPr>
  </w:style>
  <w:style w:type="paragraph" w:styleId="FootnoteText">
    <w:name w:val="footnote text"/>
    <w:basedOn w:val="Normal"/>
    <w:link w:val="FootnoteTextChar"/>
    <w:uiPriority w:val="99"/>
    <w:semiHidden/>
    <w:unhideWhenUsed/>
    <w:rsid w:val="00C020A9"/>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C020A9"/>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C020A9"/>
    <w:rPr>
      <w:vertAlign w:val="superscript"/>
    </w:rPr>
  </w:style>
  <w:style w:type="paragraph" w:styleId="ListParagraph">
    <w:name w:val="List Paragraph"/>
    <w:basedOn w:val="Normal"/>
    <w:uiPriority w:val="34"/>
    <w:qFormat/>
    <w:rsid w:val="009F582C"/>
    <w:pPr>
      <w:ind w:left="720"/>
      <w:contextualSpacing/>
    </w:pPr>
    <w:rPr>
      <w:sz w:val="24"/>
    </w:rPr>
  </w:style>
  <w:style w:type="paragraph" w:customStyle="1" w:styleId="SubTextforFigorTable">
    <w:name w:val="SubText for Fig or Table"/>
    <w:basedOn w:val="Normal"/>
    <w:qFormat/>
    <w:rsid w:val="004836BB"/>
    <w:pPr>
      <w:spacing w:before="200"/>
    </w:pPr>
    <w:rPr>
      <w:iCs/>
      <w:color w:val="404040" w:themeColor="text1" w:themeTint="BF"/>
      <w:sz w:val="18"/>
    </w:rPr>
  </w:style>
  <w:style w:type="character" w:styleId="FollowedHyperlink">
    <w:name w:val="FollowedHyperlink"/>
    <w:basedOn w:val="DefaultParagraphFont"/>
    <w:uiPriority w:val="99"/>
    <w:semiHidden/>
    <w:unhideWhenUsed/>
    <w:rsid w:val="00C07AA8"/>
    <w:rPr>
      <w:color w:val="487B97" w:themeColor="followedHyperlink"/>
      <w:u w:val="single"/>
    </w:rPr>
  </w:style>
  <w:style w:type="character" w:styleId="PageNumber">
    <w:name w:val="page number"/>
    <w:basedOn w:val="DefaultParagraphFont"/>
    <w:uiPriority w:val="99"/>
    <w:semiHidden/>
    <w:unhideWhenUsed/>
    <w:rsid w:val="006F2507"/>
  </w:style>
  <w:style w:type="paragraph" w:customStyle="1" w:styleId="TableBody">
    <w:name w:val="Table Body"/>
    <w:basedOn w:val="Normal"/>
    <w:qFormat/>
    <w:rsid w:val="00024A9D"/>
    <w:pPr>
      <w:widowControl w:val="0"/>
      <w:ind w:left="0"/>
    </w:pPr>
    <w:rPr>
      <w:sz w:val="20"/>
      <w:szCs w:val="20"/>
    </w:rPr>
  </w:style>
  <w:style w:type="paragraph" w:customStyle="1" w:styleId="TableHeaders">
    <w:name w:val="Table Headers"/>
    <w:qFormat/>
    <w:rsid w:val="00024A9D"/>
    <w:rPr>
      <w:rFonts w:ascii="Open Sans" w:eastAsia="Times New Roman" w:hAnsi="Open Sans" w:cs="Open Sans"/>
      <w:b/>
      <w:color w:val="243D4B" w:themeColor="accent2" w:themeShade="80"/>
      <w:sz w:val="21"/>
      <w:lang w:eastAsia="en-US"/>
    </w:rPr>
  </w:style>
  <w:style w:type="table" w:styleId="PlainTable5">
    <w:name w:val="Plain Table 5"/>
    <w:basedOn w:val="TableNormal"/>
    <w:uiPriority w:val="45"/>
    <w:rsid w:val="00A36E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36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36E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679D1"/>
    <w:rPr>
      <w:sz w:val="16"/>
      <w:szCs w:val="16"/>
    </w:rPr>
  </w:style>
  <w:style w:type="paragraph" w:styleId="CommentSubject">
    <w:name w:val="annotation subject"/>
    <w:basedOn w:val="Normal"/>
    <w:next w:val="Normal"/>
    <w:link w:val="CommentSubjectChar"/>
    <w:uiPriority w:val="99"/>
    <w:semiHidden/>
    <w:unhideWhenUsed/>
    <w:rsid w:val="004836BB"/>
    <w:pPr>
      <w:ind w:left="0"/>
    </w:pPr>
    <w:rPr>
      <w:b/>
      <w:bCs/>
      <w:color w:val="000000"/>
      <w:sz w:val="18"/>
      <w:szCs w:val="18"/>
      <w:lang w:eastAsia="ja-JP"/>
    </w:rPr>
  </w:style>
  <w:style w:type="character" w:customStyle="1" w:styleId="CommentSubjectChar">
    <w:name w:val="Comment Subject Char"/>
    <w:basedOn w:val="DefaultParagraphFont"/>
    <w:link w:val="CommentSubject"/>
    <w:uiPriority w:val="99"/>
    <w:semiHidden/>
    <w:rsid w:val="004836BB"/>
    <w:rPr>
      <w:rFonts w:ascii="Open Sans" w:eastAsia="Times New Roman" w:hAnsi="Open Sans" w:cs="Times New Roman"/>
      <w:b/>
      <w:bCs/>
      <w:color w:val="auto"/>
      <w:sz w:val="20"/>
      <w:szCs w:val="20"/>
      <w:lang w:eastAsia="en-US"/>
    </w:rPr>
  </w:style>
  <w:style w:type="paragraph" w:customStyle="1" w:styleId="Heading1A">
    <w:name w:val="Heading 1 A"/>
    <w:basedOn w:val="Heading1"/>
    <w:qFormat/>
    <w:rsid w:val="00024A9D"/>
    <w:rPr>
      <w:b/>
      <w:i w:val="0"/>
      <w:iCs w:val="0"/>
      <w:color w:val="1A1863"/>
      <w:sz w:val="72"/>
      <w:szCs w:val="72"/>
    </w:rPr>
  </w:style>
  <w:style w:type="table" w:styleId="PlainTable2">
    <w:name w:val="Plain Table 2"/>
    <w:basedOn w:val="TableNormal"/>
    <w:uiPriority w:val="42"/>
    <w:rsid w:val="008F12B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F12B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8F12BB"/>
    <w:pPr>
      <w:spacing w:after="0" w:line="240" w:lineRule="auto"/>
    </w:pPr>
    <w:tblPr>
      <w:tblStyleRowBandSize w:val="1"/>
      <w:tblStyleColBandSize w:val="1"/>
      <w:tblBorders>
        <w:top w:val="single" w:sz="4" w:space="0" w:color="F2D6B0" w:themeColor="accent1" w:themeTint="66"/>
        <w:left w:val="single" w:sz="4" w:space="0" w:color="F2D6B0" w:themeColor="accent1" w:themeTint="66"/>
        <w:bottom w:val="single" w:sz="4" w:space="0" w:color="F2D6B0" w:themeColor="accent1" w:themeTint="66"/>
        <w:right w:val="single" w:sz="4" w:space="0" w:color="F2D6B0" w:themeColor="accent1" w:themeTint="66"/>
        <w:insideH w:val="single" w:sz="4" w:space="0" w:color="F2D6B0" w:themeColor="accent1" w:themeTint="66"/>
        <w:insideV w:val="single" w:sz="4" w:space="0" w:color="F2D6B0" w:themeColor="accent1" w:themeTint="66"/>
      </w:tblBorders>
    </w:tblPr>
    <w:tblStylePr w:type="firstRow">
      <w:rPr>
        <w:b/>
        <w:bCs/>
      </w:rPr>
      <w:tblPr/>
      <w:tcPr>
        <w:tcBorders>
          <w:bottom w:val="single" w:sz="12" w:space="0" w:color="ECC289" w:themeColor="accent1" w:themeTint="99"/>
        </w:tcBorders>
      </w:tcPr>
    </w:tblStylePr>
    <w:tblStylePr w:type="lastRow">
      <w:rPr>
        <w:b/>
        <w:bCs/>
      </w:rPr>
      <w:tblPr/>
      <w:tcPr>
        <w:tcBorders>
          <w:top w:val="double" w:sz="2" w:space="0" w:color="ECC289"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F12BB"/>
    <w:pPr>
      <w:spacing w:after="0" w:line="240" w:lineRule="auto"/>
    </w:pPr>
    <w:tblPr>
      <w:tblStyleRowBandSize w:val="1"/>
      <w:tblStyleColBandSize w:val="1"/>
      <w:tblBorders>
        <w:top w:val="single" w:sz="4" w:space="0" w:color="B1CBDA" w:themeColor="accent2" w:themeTint="66"/>
        <w:left w:val="single" w:sz="4" w:space="0" w:color="B1CBDA" w:themeColor="accent2" w:themeTint="66"/>
        <w:bottom w:val="single" w:sz="4" w:space="0" w:color="B1CBDA" w:themeColor="accent2" w:themeTint="66"/>
        <w:right w:val="single" w:sz="4" w:space="0" w:color="B1CBDA" w:themeColor="accent2" w:themeTint="66"/>
        <w:insideH w:val="single" w:sz="4" w:space="0" w:color="B1CBDA" w:themeColor="accent2" w:themeTint="66"/>
        <w:insideV w:val="single" w:sz="4" w:space="0" w:color="B1CBDA" w:themeColor="accent2" w:themeTint="66"/>
      </w:tblBorders>
    </w:tblPr>
    <w:tblStylePr w:type="firstRow">
      <w:rPr>
        <w:b/>
        <w:bCs/>
      </w:rPr>
      <w:tblPr/>
      <w:tcPr>
        <w:tcBorders>
          <w:bottom w:val="single" w:sz="12" w:space="0" w:color="8AB1C7" w:themeColor="accent2" w:themeTint="99"/>
        </w:tcBorders>
      </w:tcPr>
    </w:tblStylePr>
    <w:tblStylePr w:type="lastRow">
      <w:rPr>
        <w:b/>
        <w:bCs/>
      </w:rPr>
      <w:tblPr/>
      <w:tcPr>
        <w:tcBorders>
          <w:top w:val="double" w:sz="2" w:space="0" w:color="8AB1C7" w:themeColor="accent2"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8F12BB"/>
    <w:pPr>
      <w:spacing w:after="0" w:line="240" w:lineRule="auto"/>
    </w:pPr>
    <w:tblPr>
      <w:tblStyleRowBandSize w:val="1"/>
      <w:tblStyleColBandSize w:val="1"/>
      <w:tblBorders>
        <w:top w:val="single" w:sz="2" w:space="0" w:color="66CBBC" w:themeColor="accent5" w:themeTint="99"/>
        <w:bottom w:val="single" w:sz="2" w:space="0" w:color="66CBBC" w:themeColor="accent5" w:themeTint="99"/>
        <w:insideH w:val="single" w:sz="2" w:space="0" w:color="66CBBC" w:themeColor="accent5" w:themeTint="99"/>
        <w:insideV w:val="single" w:sz="2" w:space="0" w:color="66CBBC" w:themeColor="accent5" w:themeTint="99"/>
      </w:tblBorders>
    </w:tblPr>
    <w:tblStylePr w:type="firstRow">
      <w:rPr>
        <w:b/>
        <w:bCs/>
      </w:rPr>
      <w:tblPr/>
      <w:tcPr>
        <w:tcBorders>
          <w:top w:val="nil"/>
          <w:bottom w:val="single" w:sz="12" w:space="0" w:color="66CBBC" w:themeColor="accent5" w:themeTint="99"/>
          <w:insideH w:val="nil"/>
          <w:insideV w:val="nil"/>
        </w:tcBorders>
        <w:shd w:val="clear" w:color="auto" w:fill="FFFFFF" w:themeFill="background1"/>
      </w:tcPr>
    </w:tblStylePr>
    <w:tblStylePr w:type="lastRow">
      <w:rPr>
        <w:b/>
        <w:bCs/>
      </w:rPr>
      <w:tblPr/>
      <w:tcPr>
        <w:tcBorders>
          <w:top w:val="double" w:sz="2" w:space="0" w:color="66CBB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EEE8" w:themeFill="accent5" w:themeFillTint="33"/>
      </w:tcPr>
    </w:tblStylePr>
    <w:tblStylePr w:type="band1Horz">
      <w:tblPr/>
      <w:tcPr>
        <w:shd w:val="clear" w:color="auto" w:fill="CCEEE8" w:themeFill="accent5" w:themeFillTint="33"/>
      </w:tcPr>
    </w:tblStylePr>
  </w:style>
  <w:style w:type="table" w:styleId="GridTable2-Accent2">
    <w:name w:val="Grid Table 2 Accent 2"/>
    <w:basedOn w:val="TableNormal"/>
    <w:uiPriority w:val="47"/>
    <w:rsid w:val="008F12BB"/>
    <w:pPr>
      <w:spacing w:after="0" w:line="240" w:lineRule="auto"/>
    </w:pPr>
    <w:tblPr>
      <w:tblStyleRowBandSize w:val="1"/>
      <w:tblStyleColBandSize w:val="1"/>
      <w:tblBorders>
        <w:top w:val="single" w:sz="2" w:space="0" w:color="8AB1C7" w:themeColor="accent2" w:themeTint="99"/>
        <w:bottom w:val="single" w:sz="2" w:space="0" w:color="8AB1C7" w:themeColor="accent2" w:themeTint="99"/>
        <w:insideH w:val="single" w:sz="2" w:space="0" w:color="8AB1C7" w:themeColor="accent2" w:themeTint="99"/>
        <w:insideV w:val="single" w:sz="2" w:space="0" w:color="8AB1C7" w:themeColor="accent2" w:themeTint="99"/>
      </w:tblBorders>
    </w:tblPr>
    <w:tblStylePr w:type="firstRow">
      <w:rPr>
        <w:b/>
        <w:bCs/>
      </w:rPr>
      <w:tblPr/>
      <w:tcPr>
        <w:tcBorders>
          <w:top w:val="nil"/>
          <w:bottom w:val="single" w:sz="12" w:space="0" w:color="8AB1C7" w:themeColor="accent2" w:themeTint="99"/>
          <w:insideH w:val="nil"/>
          <w:insideV w:val="nil"/>
        </w:tcBorders>
        <w:shd w:val="clear" w:color="auto" w:fill="FFFFFF" w:themeFill="background1"/>
      </w:tcPr>
    </w:tblStylePr>
    <w:tblStylePr w:type="lastRow">
      <w:rPr>
        <w:b/>
        <w:bCs/>
      </w:rPr>
      <w:tblPr/>
      <w:tcPr>
        <w:tcBorders>
          <w:top w:val="double" w:sz="2" w:space="0" w:color="8AB1C7"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7E5EC" w:themeFill="accent2" w:themeFillTint="33"/>
      </w:tcPr>
    </w:tblStylePr>
    <w:tblStylePr w:type="band1Horz">
      <w:tblPr/>
      <w:tcPr>
        <w:shd w:val="clear" w:color="auto" w:fill="D7E5EC" w:themeFill="accent2" w:themeFillTint="33"/>
      </w:tcPr>
    </w:tblStylePr>
  </w:style>
  <w:style w:type="paragraph" w:customStyle="1" w:styleId="blockSubBullets">
    <w:name w:val="block SubBullets"/>
    <w:basedOn w:val="BlockText"/>
    <w:qFormat/>
    <w:rsid w:val="00024A9D"/>
    <w:pPr>
      <w:numPr>
        <w:numId w:val="3"/>
      </w:numPr>
      <w:ind w:left="258" w:right="-52" w:hanging="180"/>
    </w:pPr>
    <w:rPr>
      <w:rFonts w:cs="Open Sans"/>
      <w:color w:val="000000" w:themeColor="text1"/>
      <w:sz w:val="18"/>
      <w:szCs w:val="18"/>
    </w:rPr>
  </w:style>
  <w:style w:type="paragraph" w:customStyle="1" w:styleId="FigureTitles">
    <w:name w:val="Figure Titles"/>
    <w:basedOn w:val="Normal"/>
    <w:qFormat/>
    <w:rsid w:val="00BC67E3"/>
    <w:pPr>
      <w:ind w:left="0"/>
    </w:pPr>
    <w:rPr>
      <w:rFonts w:eastAsia="Libre Baskerville"/>
      <w:b/>
      <w:bCs/>
    </w:rPr>
  </w:style>
  <w:style w:type="table" w:styleId="GridTable5Dark-Accent5">
    <w:name w:val="Grid Table 5 Dark Accent 5"/>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EEE8"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B8073"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B8073"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B8073"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B8073" w:themeFill="accent5"/>
      </w:tcPr>
    </w:tblStylePr>
    <w:tblStylePr w:type="band1Vert">
      <w:tblPr/>
      <w:tcPr>
        <w:shd w:val="clear" w:color="auto" w:fill="99DDD2" w:themeFill="accent5" w:themeFillTint="66"/>
      </w:tcPr>
    </w:tblStylePr>
    <w:tblStylePr w:type="band1Horz">
      <w:tblPr/>
      <w:tcPr>
        <w:shd w:val="clear" w:color="auto" w:fill="99DDD2" w:themeFill="accent5" w:themeFillTint="66"/>
      </w:tcPr>
    </w:tblStylePr>
  </w:style>
  <w:style w:type="table" w:styleId="GridTable5Dark-Accent2">
    <w:name w:val="Grid Table 5 Dark Accent 2"/>
    <w:basedOn w:val="TableNormal"/>
    <w:uiPriority w:val="50"/>
    <w:rsid w:val="0006564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7E5E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87B9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87B9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87B9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87B97" w:themeFill="accent2"/>
      </w:tcPr>
    </w:tblStylePr>
    <w:tblStylePr w:type="band1Vert">
      <w:tblPr/>
      <w:tcPr>
        <w:shd w:val="clear" w:color="auto" w:fill="B1CBDA" w:themeFill="accent2" w:themeFillTint="66"/>
      </w:tcPr>
    </w:tblStylePr>
    <w:tblStylePr w:type="band1Horz">
      <w:tblPr/>
      <w:tcPr>
        <w:shd w:val="clear" w:color="auto" w:fill="B1CBDA" w:themeFill="accent2" w:themeFillTint="66"/>
      </w:tcPr>
    </w:tblStylePr>
  </w:style>
  <w:style w:type="paragraph" w:customStyle="1" w:styleId="TABLEformat">
    <w:name w:val="TABLE format"/>
    <w:basedOn w:val="TableHeaders"/>
    <w:qFormat/>
    <w:rsid w:val="00065645"/>
    <w:pPr>
      <w:spacing w:after="0" w:line="240" w:lineRule="auto"/>
    </w:pPr>
    <w:rPr>
      <w:b w:val="0"/>
      <w:bCs/>
    </w:rPr>
  </w:style>
  <w:style w:type="paragraph" w:customStyle="1" w:styleId="HyperlinkReference">
    <w:name w:val="Hyperlink Reference"/>
    <w:basedOn w:val="Footer"/>
    <w:qFormat/>
    <w:rsid w:val="00C90063"/>
  </w:style>
  <w:style w:type="paragraph" w:customStyle="1" w:styleId="ReferenceTitle">
    <w:name w:val="Reference Title"/>
    <w:basedOn w:val="Heading5"/>
    <w:qFormat/>
    <w:rsid w:val="00EF5222"/>
    <w:pPr>
      <w:ind w:hanging="2070"/>
    </w:pPr>
  </w:style>
  <w:style w:type="character" w:styleId="UnresolvedMention">
    <w:name w:val="Unresolved Mention"/>
    <w:basedOn w:val="DefaultParagraphFont"/>
    <w:uiPriority w:val="99"/>
    <w:semiHidden/>
    <w:unhideWhenUsed/>
    <w:rsid w:val="004F1E39"/>
    <w:rPr>
      <w:color w:val="605E5C"/>
      <w:shd w:val="clear" w:color="auto" w:fill="E1DFDD"/>
    </w:rPr>
  </w:style>
  <w:style w:type="paragraph" w:customStyle="1" w:styleId="CallOutBoxBullets">
    <w:name w:val="Call Out Box Bullets"/>
    <w:basedOn w:val="FigureTitles"/>
    <w:qFormat/>
    <w:rsid w:val="004836BB"/>
    <w:pPr>
      <w:numPr>
        <w:numId w:val="5"/>
      </w:numPr>
      <w:ind w:left="90" w:right="-53" w:hanging="180"/>
    </w:pPr>
    <w:rPr>
      <w:rFonts w:eastAsiaTheme="minorHAnsi" w:cs="Open Sans"/>
      <w:color w:val="000000"/>
      <w:sz w:val="16"/>
      <w:szCs w:val="16"/>
      <w:lang w:eastAsia="ja-JP"/>
    </w:rPr>
  </w:style>
  <w:style w:type="paragraph" w:customStyle="1" w:styleId="CallOutBoxText">
    <w:name w:val="CallOut Box Text"/>
    <w:basedOn w:val="FigureTitles"/>
    <w:qFormat/>
    <w:rsid w:val="00A36CF7"/>
    <w:rPr>
      <w:b w:val="0"/>
      <w:bCs w:val="0"/>
      <w:sz w:val="16"/>
      <w:szCs w:val="16"/>
      <w14:textOutline w14:w="12700" w14:cap="rnd" w14:cmpd="sng" w14:algn="ctr">
        <w14:noFill/>
        <w14:prstDash w14:val="solid"/>
        <w14:bevel/>
      </w14:textOutline>
    </w:rPr>
  </w:style>
  <w:style w:type="paragraph" w:styleId="Header">
    <w:name w:val="header"/>
    <w:basedOn w:val="Normal"/>
    <w:link w:val="HeaderChar"/>
    <w:uiPriority w:val="99"/>
    <w:unhideWhenUsed/>
    <w:qFormat/>
    <w:rsid w:val="000A4F46"/>
    <w:pPr>
      <w:tabs>
        <w:tab w:val="center" w:pos="4680"/>
        <w:tab w:val="right" w:pos="9360"/>
      </w:tabs>
    </w:pPr>
  </w:style>
  <w:style w:type="character" w:customStyle="1" w:styleId="HeaderChar">
    <w:name w:val="Header Char"/>
    <w:basedOn w:val="DefaultParagraphFont"/>
    <w:link w:val="Header"/>
    <w:uiPriority w:val="99"/>
    <w:rsid w:val="000A4F46"/>
    <w:rPr>
      <w:rFonts w:ascii="Open Sans" w:eastAsia="Times New Roman" w:hAnsi="Open Sans" w:cs="Times New Roman"/>
      <w:color w:val="auto"/>
      <w:lang w:eastAsia="en-US"/>
    </w:rPr>
  </w:style>
  <w:style w:type="paragraph" w:styleId="CommentText">
    <w:name w:val="annotation text"/>
    <w:basedOn w:val="Normal"/>
    <w:link w:val="CommentTextChar"/>
    <w:uiPriority w:val="99"/>
    <w:unhideWhenUsed/>
    <w:rsid w:val="000A4F46"/>
    <w:pPr>
      <w:spacing w:after="160"/>
      <w:ind w:left="0"/>
    </w:pPr>
    <w:rPr>
      <w:rFonts w:ascii="Calibri" w:eastAsia="MS Mincho" w:hAnsi="Calibri" w:cs="Calibri"/>
      <w:sz w:val="20"/>
      <w:szCs w:val="20"/>
    </w:rPr>
  </w:style>
  <w:style w:type="character" w:customStyle="1" w:styleId="CommentTextChar">
    <w:name w:val="Comment Text Char"/>
    <w:basedOn w:val="DefaultParagraphFont"/>
    <w:link w:val="CommentText"/>
    <w:uiPriority w:val="99"/>
    <w:rsid w:val="000A4F46"/>
    <w:rPr>
      <w:rFonts w:ascii="Calibri" w:eastAsia="MS Mincho" w:hAnsi="Calibri" w:cs="Calibri"/>
      <w:color w:val="auto"/>
      <w:sz w:val="20"/>
      <w:szCs w:val="20"/>
      <w:lang w:eastAsia="en-US"/>
    </w:rPr>
  </w:style>
  <w:style w:type="numbering" w:customStyle="1" w:styleId="CurrentList9">
    <w:name w:val="Current List9"/>
    <w:uiPriority w:val="99"/>
    <w:rsid w:val="006A637E"/>
    <w:pPr>
      <w:numPr>
        <w:numId w:val="7"/>
      </w:numPr>
    </w:pPr>
  </w:style>
  <w:style w:type="numbering" w:customStyle="1" w:styleId="CurrentList6">
    <w:name w:val="Current List6"/>
    <w:uiPriority w:val="99"/>
    <w:rsid w:val="006A637E"/>
    <w:pPr>
      <w:numPr>
        <w:numId w:val="8"/>
      </w:numPr>
    </w:pPr>
  </w:style>
  <w:style w:type="numbering" w:customStyle="1" w:styleId="CurrentList10">
    <w:name w:val="Current List10"/>
    <w:uiPriority w:val="99"/>
    <w:rsid w:val="006A637E"/>
    <w:pPr>
      <w:numPr>
        <w:numId w:val="9"/>
      </w:numPr>
    </w:pPr>
  </w:style>
  <w:style w:type="table" w:styleId="ListTable4-Accent1">
    <w:name w:val="List Table 4 Accent 1"/>
    <w:basedOn w:val="TableNormal"/>
    <w:uiPriority w:val="49"/>
    <w:rsid w:val="00366B4C"/>
    <w:pPr>
      <w:spacing w:after="0" w:line="240" w:lineRule="auto"/>
    </w:pPr>
    <w:rPr>
      <w:color w:val="auto"/>
      <w:sz w:val="24"/>
      <w:szCs w:val="24"/>
      <w:lang w:eastAsia="en-US"/>
    </w:rPr>
    <w:tblPr>
      <w:tblStyleRowBandSize w:val="1"/>
      <w:tblStyleColBandSize w:val="1"/>
      <w:tblBorders>
        <w:top w:val="single" w:sz="4" w:space="0" w:color="ECC289" w:themeColor="accent1" w:themeTint="99"/>
        <w:left w:val="single" w:sz="4" w:space="0" w:color="ECC289" w:themeColor="accent1" w:themeTint="99"/>
        <w:bottom w:val="single" w:sz="4" w:space="0" w:color="ECC289" w:themeColor="accent1" w:themeTint="99"/>
        <w:right w:val="single" w:sz="4" w:space="0" w:color="ECC289" w:themeColor="accent1" w:themeTint="99"/>
        <w:insideH w:val="single" w:sz="4" w:space="0" w:color="ECC289" w:themeColor="accent1" w:themeTint="99"/>
      </w:tblBorders>
    </w:tblPr>
    <w:tblStylePr w:type="firstRow">
      <w:rPr>
        <w:b/>
        <w:bCs/>
        <w:color w:val="FFFFFF" w:themeColor="background1"/>
      </w:rPr>
      <w:tblPr/>
      <w:tcPr>
        <w:tcBorders>
          <w:top w:val="single" w:sz="4" w:space="0" w:color="E09B3B" w:themeColor="accent1"/>
          <w:left w:val="single" w:sz="4" w:space="0" w:color="E09B3B" w:themeColor="accent1"/>
          <w:bottom w:val="single" w:sz="4" w:space="0" w:color="E09B3B" w:themeColor="accent1"/>
          <w:right w:val="single" w:sz="4" w:space="0" w:color="E09B3B" w:themeColor="accent1"/>
          <w:insideH w:val="nil"/>
        </w:tcBorders>
        <w:shd w:val="clear" w:color="auto" w:fill="E09B3B" w:themeFill="accent1"/>
      </w:tcPr>
    </w:tblStylePr>
    <w:tblStylePr w:type="lastRow">
      <w:rPr>
        <w:b/>
        <w:bCs/>
      </w:rPr>
      <w:tblPr/>
      <w:tcPr>
        <w:tcBorders>
          <w:top w:val="double" w:sz="4" w:space="0" w:color="ECC289" w:themeColor="accent1" w:themeTint="99"/>
        </w:tcBorders>
      </w:tcPr>
    </w:tblStylePr>
    <w:tblStylePr w:type="firstCol">
      <w:rPr>
        <w:b/>
        <w:bCs/>
      </w:rPr>
    </w:tblStylePr>
    <w:tblStylePr w:type="lastCol">
      <w:rPr>
        <w:b/>
        <w:bCs/>
      </w:rPr>
    </w:tblStylePr>
    <w:tblStylePr w:type="band1Vert">
      <w:tblPr/>
      <w:tcPr>
        <w:shd w:val="clear" w:color="auto" w:fill="F8EAD7" w:themeFill="accent1" w:themeFillTint="33"/>
      </w:tcPr>
    </w:tblStylePr>
    <w:tblStylePr w:type="band1Horz">
      <w:tblPr/>
      <w:tcPr>
        <w:shd w:val="clear" w:color="auto" w:fill="F8EAD7" w:themeFill="accent1" w:themeFillTint="33"/>
      </w:tcPr>
    </w:tblStylePr>
  </w:style>
  <w:style w:type="character" w:customStyle="1" w:styleId="cf01">
    <w:name w:val="cf01"/>
    <w:basedOn w:val="DefaultParagraphFont"/>
    <w:rsid w:val="004C7C6B"/>
    <w:rPr>
      <w:rFonts w:ascii="Segoe UI" w:hAnsi="Segoe UI" w:cs="Segoe UI" w:hint="default"/>
      <w:sz w:val="18"/>
      <w:szCs w:val="18"/>
    </w:rPr>
  </w:style>
  <w:style w:type="character" w:customStyle="1" w:styleId="cf11">
    <w:name w:val="cf11"/>
    <w:basedOn w:val="DefaultParagraphFont"/>
    <w:rsid w:val="004C7C6B"/>
    <w:rPr>
      <w:rFonts w:ascii="Segoe UI" w:hAnsi="Segoe UI" w:cs="Segoe UI" w:hint="default"/>
      <w:i/>
      <w:iCs/>
      <w:sz w:val="18"/>
      <w:szCs w:val="18"/>
    </w:rPr>
  </w:style>
  <w:style w:type="paragraph" w:customStyle="1" w:styleId="EndNoteBibliography">
    <w:name w:val="EndNote Bibliography"/>
    <w:basedOn w:val="Normal"/>
    <w:link w:val="EndNoteBibliographyChar"/>
    <w:rsid w:val="004C7C6B"/>
    <w:pPr>
      <w:spacing w:after="160"/>
      <w:ind w:left="0"/>
    </w:pPr>
    <w:rPr>
      <w:rFonts w:ascii="Calibri" w:eastAsiaTheme="minorHAnsi" w:hAnsi="Calibri" w:cs="Calibri"/>
    </w:rPr>
  </w:style>
  <w:style w:type="character" w:customStyle="1" w:styleId="EndNoteBibliographyChar">
    <w:name w:val="EndNote Bibliography Char"/>
    <w:basedOn w:val="DefaultParagraphFont"/>
    <w:link w:val="EndNoteBibliography"/>
    <w:rsid w:val="004C7C6B"/>
    <w:rPr>
      <w:rFonts w:ascii="Calibri" w:hAnsi="Calibri" w:cs="Calibri"/>
      <w:color w:val="auto"/>
      <w:lang w:eastAsia="en-US"/>
    </w:rPr>
  </w:style>
  <w:style w:type="character" w:customStyle="1" w:styleId="cf21">
    <w:name w:val="cf21"/>
    <w:basedOn w:val="DefaultParagraphFont"/>
    <w:rsid w:val="004C7C6B"/>
    <w:rPr>
      <w:rFonts w:ascii="Segoe UI" w:hAnsi="Segoe UI" w:cs="Segoe UI" w:hint="default"/>
      <w:sz w:val="18"/>
      <w:szCs w:val="18"/>
    </w:rPr>
  </w:style>
  <w:style w:type="character" w:customStyle="1" w:styleId="ref-title">
    <w:name w:val="ref-title"/>
    <w:basedOn w:val="DefaultParagraphFont"/>
    <w:rsid w:val="004C7C6B"/>
  </w:style>
  <w:style w:type="character" w:customStyle="1" w:styleId="ref-journal">
    <w:name w:val="ref-journal"/>
    <w:basedOn w:val="DefaultParagraphFont"/>
    <w:rsid w:val="004C7C6B"/>
  </w:style>
  <w:style w:type="character" w:customStyle="1" w:styleId="ref-vol">
    <w:name w:val="ref-vol"/>
    <w:basedOn w:val="DefaultParagraphFont"/>
    <w:rsid w:val="004C7C6B"/>
  </w:style>
  <w:style w:type="character" w:customStyle="1" w:styleId="ref-iss">
    <w:name w:val="ref-iss"/>
    <w:basedOn w:val="DefaultParagraphFont"/>
    <w:rsid w:val="004C7C6B"/>
  </w:style>
  <w:style w:type="paragraph" w:customStyle="1" w:styleId="textAcknowledgement">
    <w:name w:val="textAcknowledgement"/>
    <w:basedOn w:val="Normal"/>
    <w:qFormat/>
    <w:rsid w:val="00D12C13"/>
    <w:rPr>
      <w:rFonts w:cstheme="minorHAnsi"/>
      <w:bCs/>
      <w:sz w:val="20"/>
      <w:szCs w:val="20"/>
    </w:rPr>
  </w:style>
  <w:style w:type="paragraph" w:customStyle="1" w:styleId="textAcknowledgementList">
    <w:name w:val="textAcknowledgementList"/>
    <w:basedOn w:val="ListBullet"/>
    <w:qFormat/>
    <w:rsid w:val="00D12C13"/>
    <w:pPr>
      <w:numPr>
        <w:numId w:val="11"/>
      </w:numPr>
      <w:tabs>
        <w:tab w:val="num" w:pos="360"/>
      </w:tabs>
      <w:ind w:left="2520" w:hanging="270"/>
    </w:pPr>
    <w:rPr>
      <w:sz w:val="20"/>
      <w:szCs w:val="20"/>
    </w:rPr>
  </w:style>
  <w:style w:type="paragraph" w:customStyle="1" w:styleId="TableBullet">
    <w:name w:val="Table Bullet"/>
    <w:basedOn w:val="ListNumber"/>
    <w:qFormat/>
    <w:rsid w:val="002643F7"/>
    <w:pPr>
      <w:numPr>
        <w:numId w:val="12"/>
      </w:numPr>
    </w:pPr>
    <w:rPr>
      <w:rFonts w:eastAsia="Lato"/>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65394">
      <w:bodyDiv w:val="1"/>
      <w:marLeft w:val="0"/>
      <w:marRight w:val="0"/>
      <w:marTop w:val="0"/>
      <w:marBottom w:val="0"/>
      <w:divBdr>
        <w:top w:val="none" w:sz="0" w:space="0" w:color="auto"/>
        <w:left w:val="none" w:sz="0" w:space="0" w:color="auto"/>
        <w:bottom w:val="none" w:sz="0" w:space="0" w:color="auto"/>
        <w:right w:val="none" w:sz="0" w:space="0" w:color="auto"/>
      </w:divBdr>
    </w:div>
    <w:div w:id="718096433">
      <w:bodyDiv w:val="1"/>
      <w:marLeft w:val="0"/>
      <w:marRight w:val="0"/>
      <w:marTop w:val="0"/>
      <w:marBottom w:val="0"/>
      <w:divBdr>
        <w:top w:val="none" w:sz="0" w:space="0" w:color="auto"/>
        <w:left w:val="none" w:sz="0" w:space="0" w:color="auto"/>
        <w:bottom w:val="none" w:sz="0" w:space="0" w:color="auto"/>
        <w:right w:val="none" w:sz="0" w:space="0" w:color="auto"/>
      </w:divBdr>
    </w:div>
    <w:div w:id="907690096">
      <w:bodyDiv w:val="1"/>
      <w:marLeft w:val="0"/>
      <w:marRight w:val="0"/>
      <w:marTop w:val="0"/>
      <w:marBottom w:val="0"/>
      <w:divBdr>
        <w:top w:val="none" w:sz="0" w:space="0" w:color="auto"/>
        <w:left w:val="none" w:sz="0" w:space="0" w:color="auto"/>
        <w:bottom w:val="none" w:sz="0" w:space="0" w:color="auto"/>
        <w:right w:val="none" w:sz="0" w:space="0" w:color="auto"/>
      </w:divBdr>
    </w:div>
    <w:div w:id="204571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ctp.fpg.unc.edu/wp-content/uploads/interactivesystems.docx" TargetMode="External"/><Relationship Id="rId13" Type="http://schemas.openxmlformats.org/officeDocument/2006/relationships/hyperlink" Target="https://ictp.fpg.unc.edu/wp-content/uploads/ictp-integrated-theory-of-change.doc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tp.fpg.unc.edu/wp-content/uploads/equity.doc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ctp.fpg.unc.edu/wp-content/uploads/principles.docx"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ictp.fpg.unc.edu/wp-content/uploads/equity.docx" TargetMode="External"/><Relationship Id="rId4" Type="http://schemas.openxmlformats.org/officeDocument/2006/relationships/settings" Target="settings.xml"/><Relationship Id="rId9" Type="http://schemas.openxmlformats.org/officeDocument/2006/relationships/hyperlink" Target="https://ictp.fpg.unc.edu/wp-content/uploads/principles.docx"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6E0CD-73B1-0E4A-8CE9-59311ADD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062</Words>
  <Characters>605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hin</dc:creator>
  <cp:keywords/>
  <dc:description/>
  <cp:lastModifiedBy>Chin, Julie</cp:lastModifiedBy>
  <cp:revision>4</cp:revision>
  <dcterms:created xsi:type="dcterms:W3CDTF">2024-06-10T19:08:00Z</dcterms:created>
  <dcterms:modified xsi:type="dcterms:W3CDTF">2024-06-1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